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55B85" w:rsidRPr="00174989" w:rsidRDefault="009440AA" w:rsidP="00B55B85">
      <w:pPr>
        <w:spacing w:line="240" w:lineRule="auto"/>
        <w:outlineLvl w:val="0"/>
        <w:rPr>
          <w:rFonts w:asciiTheme="majorHAnsi" w:hAnsiTheme="majorHAnsi" w:cs="Times New Roman"/>
          <w:b/>
          <w:lang w:val="en-GB"/>
        </w:rPr>
      </w:pPr>
      <w:r w:rsidRPr="00174989">
        <w:rPr>
          <w:rFonts w:asciiTheme="majorHAnsi" w:hAnsiTheme="majorHAnsi" w:cs="Times New Roman"/>
          <w:b/>
        </w:rPr>
        <w:t>Supp</w:t>
      </w:r>
      <w:r w:rsidR="00AC5E69" w:rsidRPr="00174989">
        <w:rPr>
          <w:rFonts w:asciiTheme="majorHAnsi" w:hAnsiTheme="majorHAnsi" w:cs="Times New Roman"/>
          <w:b/>
          <w:bCs/>
          <w:color w:val="000000"/>
        </w:rPr>
        <w:t>lementary table</w:t>
      </w:r>
      <w:r w:rsidRPr="00174989">
        <w:rPr>
          <w:rFonts w:asciiTheme="majorHAnsi" w:hAnsiTheme="majorHAnsi" w:cs="Times New Roman"/>
          <w:b/>
        </w:rPr>
        <w:t xml:space="preserve"> 4.</w:t>
      </w:r>
      <w:r w:rsidR="00B55B85" w:rsidRPr="00174989">
        <w:rPr>
          <w:rFonts w:asciiTheme="majorHAnsi" w:hAnsiTheme="majorHAnsi" w:cs="Times New Roman"/>
          <w:b/>
        </w:rPr>
        <w:t xml:space="preserve"> </w:t>
      </w:r>
      <w:r w:rsidR="00B55B85" w:rsidRPr="00174989">
        <w:rPr>
          <w:rFonts w:asciiTheme="majorHAnsi" w:hAnsiTheme="majorHAnsi" w:cs="Times New Roman"/>
          <w:b/>
          <w:lang w:val="en-GB"/>
        </w:rPr>
        <w:t>Characteristics of ongoing studies or studies without published results using the PACIC instrument among patients with diabetes</w:t>
      </w:r>
      <w:r w:rsidR="00136031" w:rsidRPr="00174989">
        <w:rPr>
          <w:rFonts w:asciiTheme="majorHAnsi" w:hAnsiTheme="majorHAnsi" w:cs="Times New Roman"/>
          <w:b/>
          <w:lang w:val="en-GB"/>
        </w:rPr>
        <w:t>.</w:t>
      </w:r>
    </w:p>
    <w:p w:rsidR="0010324B" w:rsidRPr="00174989" w:rsidRDefault="0010324B" w:rsidP="00B55B85">
      <w:pPr>
        <w:spacing w:line="240" w:lineRule="auto"/>
        <w:outlineLvl w:val="0"/>
        <w:rPr>
          <w:rFonts w:asciiTheme="majorHAnsi" w:hAnsiTheme="majorHAnsi" w:cs="Times New Roman"/>
          <w:b/>
          <w:lang w:val="en-GB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2627"/>
        <w:gridCol w:w="5941"/>
        <w:gridCol w:w="1913"/>
        <w:gridCol w:w="1562"/>
        <w:gridCol w:w="2177"/>
      </w:tblGrid>
      <w:tr w:rsidR="002D27FB" w:rsidRPr="00174989" w:rsidTr="00014188">
        <w:trPr>
          <w:trHeight w:val="66"/>
          <w:tblHeader/>
        </w:trPr>
        <w:tc>
          <w:tcPr>
            <w:tcW w:w="0" w:type="auto"/>
            <w:vMerge w:val="restart"/>
            <w:tcBorders>
              <w:top w:val="single" w:sz="12" w:space="0" w:color="000000" w:themeColor="text1"/>
              <w:bottom w:val="nil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Author (publication year)</w:t>
            </w:r>
          </w:p>
        </w:tc>
        <w:tc>
          <w:tcPr>
            <w:tcW w:w="0" w:type="auto"/>
            <w:tcBorders>
              <w:top w:val="single" w:sz="12" w:space="0" w:color="000000" w:themeColor="text1"/>
              <w:left w:val="single" w:sz="4" w:space="0" w:color="000000" w:themeColor="text1"/>
              <w:bottom w:val="nil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jc w:val="center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Study</w:t>
            </w:r>
            <w:r w:rsidR="00B6087F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 xml:space="preserve"> and healthcare delivery</w:t>
            </w: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 xml:space="preserve"> characteristics</w:t>
            </w:r>
          </w:p>
        </w:tc>
        <w:tc>
          <w:tcPr>
            <w:tcW w:w="3494" w:type="dxa"/>
            <w:gridSpan w:val="2"/>
            <w:tcBorders>
              <w:top w:val="single" w:sz="12" w:space="0" w:color="000000" w:themeColor="text1"/>
              <w:left w:val="single" w:sz="4" w:space="0" w:color="000000" w:themeColor="text1"/>
              <w:bottom w:val="nil"/>
            </w:tcBorders>
          </w:tcPr>
          <w:p w:rsidR="002D27FB" w:rsidRPr="00174989" w:rsidRDefault="002D27FB" w:rsidP="002D27FB">
            <w:pPr>
              <w:spacing w:line="240" w:lineRule="auto"/>
              <w:jc w:val="center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Patient characteristics</w:t>
            </w:r>
          </w:p>
        </w:tc>
        <w:tc>
          <w:tcPr>
            <w:tcW w:w="0" w:type="auto"/>
            <w:tcBorders>
              <w:top w:val="single" w:sz="12" w:space="0" w:color="000000" w:themeColor="text1"/>
              <w:left w:val="single" w:sz="4" w:space="0" w:color="000000" w:themeColor="text1"/>
              <w:bottom w:val="nil"/>
            </w:tcBorders>
          </w:tcPr>
          <w:p w:rsidR="002D27FB" w:rsidRPr="00174989" w:rsidRDefault="002D27FB" w:rsidP="00B6087F">
            <w:pPr>
              <w:spacing w:line="240" w:lineRule="auto"/>
              <w:jc w:val="center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 xml:space="preserve">PACIC </w:t>
            </w:r>
            <w:r w:rsidR="00B6087F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instrument</w:t>
            </w:r>
          </w:p>
        </w:tc>
      </w:tr>
      <w:tr w:rsidR="002D27FB" w:rsidRPr="00174989" w:rsidTr="008970AD">
        <w:trPr>
          <w:trHeight w:val="66"/>
          <w:tblHeader/>
        </w:trPr>
        <w:tc>
          <w:tcPr>
            <w:tcW w:w="0" w:type="auto"/>
            <w:vMerge/>
            <w:tcBorders>
              <w:top w:val="nil"/>
              <w:bottom w:val="single" w:sz="12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single" w:sz="12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single" w:sz="12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N patients planned</w:t>
            </w:r>
          </w:p>
        </w:tc>
        <w:tc>
          <w:tcPr>
            <w:tcW w:w="1562" w:type="dxa"/>
            <w:tcBorders>
              <w:top w:val="nil"/>
              <w:bottom w:val="single" w:sz="12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Type of diabetes</w:t>
            </w:r>
          </w:p>
        </w:tc>
        <w:tc>
          <w:tcPr>
            <w:tcW w:w="0" w:type="auto"/>
            <w:tcBorders>
              <w:top w:val="nil"/>
              <w:left w:val="single" w:sz="4" w:space="0" w:color="000000" w:themeColor="text1"/>
              <w:bottom w:val="single" w:sz="12" w:space="0" w:color="000000" w:themeColor="text1"/>
            </w:tcBorders>
          </w:tcPr>
          <w:p w:rsidR="002D27FB" w:rsidRPr="00174989" w:rsidRDefault="00B6087F" w:rsidP="00B6087F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L</w:t>
            </w:r>
            <w:r w:rsidR="002D27FB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anguage</w:t>
            </w: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, nb of items</w:t>
            </w:r>
          </w:p>
        </w:tc>
      </w:tr>
      <w:tr w:rsidR="002D27FB" w:rsidRPr="00174989" w:rsidTr="008970AD">
        <w:trPr>
          <w:trHeight w:val="92"/>
        </w:trPr>
        <w:tc>
          <w:tcPr>
            <w:tcW w:w="0" w:type="auto"/>
            <w:tcBorders>
              <w:top w:val="single" w:sz="12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t>Yu &amp; al (2015)</w:t>
            </w:r>
            <w:r w:rsidR="00136031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t xml:space="preserve"> 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begin">
                <w:fldData xml:space="preserve">PEVuZE5vdGU+PENpdGU+PEF1dGhvcj5ZdTwvQXV0aG9yPjxZZWFyPjIwMTU8L1llYXI+PFJlY051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</w:fldData>
              </w:fldCha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instrText xml:space="preserve"> ADDIN EN.CITE </w:instrText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begin">
                <w:fldData xml:space="preserve">PEVuZE5vdGU+PENpdGU+PEF1dGhvcj5ZdTwvQXV0aG9yPjxZZWFyPjIwMTU8L1llYXI+PFJlY051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</w:fldData>
              </w:fldCha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instrText xml:space="preserve"> ADDIN EN.CITE.DATA </w:instrText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end"/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separate"/>
            </w:r>
            <w:r w:rsidR="00174989">
              <w:rPr>
                <w:rFonts w:asciiTheme="majorHAnsi" w:hAnsiTheme="majorHAnsi" w:cs="Times New Roman"/>
                <w:b/>
                <w:noProof/>
                <w:sz w:val="22"/>
                <w:szCs w:val="22"/>
              </w:rPr>
              <w:t>[1]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end"/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fr-CH"/>
              </w:rPr>
            </w:pPr>
          </w:p>
        </w:tc>
        <w:tc>
          <w:tcPr>
            <w:tcW w:w="0" w:type="auto"/>
            <w:tcBorders>
              <w:top w:val="single" w:sz="12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Study design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 xml:space="preserve">: 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Cluster-RCT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Country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 xml:space="preserve">: 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Canada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Setting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family practice groups (health integration networks)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HC professionals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physicians, nurses, dietitians and/or pharmacists</w:t>
            </w:r>
          </w:p>
          <w:p w:rsidR="002D27FB" w:rsidRPr="00174989" w:rsidRDefault="002D27FB" w:rsidP="0033105A">
            <w:pPr>
              <w:widowControl w:val="0"/>
              <w:autoSpaceDE w:val="0"/>
              <w:autoSpaceDN w:val="0"/>
              <w:adjustRightInd w:val="0"/>
              <w:spacing w:line="240" w:lineRule="auto"/>
              <w:jc w:val="left"/>
              <w:rPr>
                <w:rFonts w:asciiTheme="majorHAnsi" w:hAnsiTheme="majorHAnsi" w:cs="Times New Roman"/>
                <w:color w:val="000000" w:themeColor="text1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Type of care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usual care (at baseline)</w:t>
            </w:r>
          </w:p>
        </w:tc>
        <w:tc>
          <w:tcPr>
            <w:tcW w:w="0" w:type="auto"/>
            <w:tcBorders>
              <w:top w:val="single" w:sz="12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112 (2x56)</w:t>
            </w:r>
          </w:p>
        </w:tc>
        <w:tc>
          <w:tcPr>
            <w:tcW w:w="1562" w:type="dxa"/>
            <w:tcBorders>
              <w:top w:val="single" w:sz="12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Type 2</w:t>
            </w:r>
          </w:p>
        </w:tc>
        <w:tc>
          <w:tcPr>
            <w:tcW w:w="0" w:type="auto"/>
            <w:tcBorders>
              <w:top w:val="single" w:sz="12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Not reported</w:t>
            </w:r>
          </w:p>
        </w:tc>
      </w:tr>
      <w:tr w:rsidR="002D27FB" w:rsidRPr="00174989" w:rsidTr="008970AD">
        <w:trPr>
          <w:trHeight w:val="794"/>
        </w:trPr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t>Bozorgmehr &amp; al (2014)</w:t>
            </w:r>
            <w:r w:rsidR="00136031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t xml:space="preserve"> 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begin">
                <w:fldData xml:space="preserve">PEVuZE5vdGU+PENpdGU+PEF1dGhvcj5Cb3pvcmdtZWhyPC9BdXRob3I+PFllYXI+MjAxNDwvWWVh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</w:fldData>
              </w:fldCha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instrText xml:space="preserve"> ADDIN EN.CITE </w:instrText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begin">
                <w:fldData xml:space="preserve">PEVuZE5vdGU+PENpdGU+PEF1dGhvcj5Cb3pvcmdtZWhyPC9BdXRob3I+PFllYXI+MjAxNDwvWWVh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</w:fldData>
              </w:fldCha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instrText xml:space="preserve"> ADDIN EN.CITE.DATA </w:instrText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end"/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separate"/>
            </w:r>
            <w:r w:rsidR="00174989">
              <w:rPr>
                <w:rFonts w:asciiTheme="majorHAnsi" w:hAnsiTheme="majorHAnsi" w:cs="Times New Roman"/>
                <w:b/>
                <w:noProof/>
                <w:sz w:val="22"/>
                <w:szCs w:val="22"/>
              </w:rPr>
              <w:t>[2]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end"/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</w:rPr>
            </w:pP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Study design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RCT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Country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 xml:space="preserve">: 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Germany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Setting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primary care</w:t>
            </w:r>
            <w:bookmarkStart w:id="0" w:name="_GoBack"/>
            <w:bookmarkEnd w:id="0"/>
            <w:r w:rsidRPr="00174989">
              <w:rPr>
                <w:rFonts w:asciiTheme="majorHAnsi" w:hAnsiTheme="majorHAnsi" w:cs="Times New Roman"/>
                <w:sz w:val="22"/>
                <w:szCs w:val="22"/>
              </w:rPr>
              <w:t xml:space="preserve"> practice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HC professionals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GPs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Type of care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 xml:space="preserve">: usual care (at baseline) 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582</w:t>
            </w:r>
          </w:p>
        </w:tc>
        <w:tc>
          <w:tcPr>
            <w:tcW w:w="1562" w:type="dxa"/>
            <w:tcBorders>
              <w:top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Type 2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not reported</w:t>
            </w:r>
          </w:p>
          <w:p w:rsidR="002D27FB" w:rsidRPr="00174989" w:rsidRDefault="00B6087F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11 items</w:t>
            </w:r>
          </w:p>
        </w:tc>
      </w:tr>
      <w:tr w:rsidR="002D27FB" w:rsidRPr="00174989" w:rsidTr="008970AD">
        <w:trPr>
          <w:trHeight w:val="66"/>
        </w:trPr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t>Drewelow &amp; al (2012)</w:t>
            </w:r>
            <w:r w:rsidR="00136031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t xml:space="preserve"> 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begin"/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</w:rPr>
              <w:instrText xml:space="preserve"> ADDIN EN.CITE &lt;EndNote&gt;&lt;Cite&gt;&lt;Author&gt;Drewelow&lt;/Author&gt;&lt;Year&gt;2012&lt;/Year&gt;&lt;RecNum&gt;54&lt;/RecNum&gt;&lt;DisplayText&gt;[3]&lt;/DisplayText&gt;&lt;record&gt;&lt;rec-number&gt;54&lt;/rec-number&gt;&lt;foreign-keys&gt;&lt;key app="EN" db-id="99evszee82wvpreztd2vdat3eeaf95zvept9" timestamp="1503390830"&gt;54&lt;/key&gt;&lt;/foreign-keys&gt;&lt;ref-type name="Journal Article"&gt;17&lt;/ref-type&gt;&lt;contributors&gt;&lt;authors&gt;&lt;author&gt;Drewelow, E.&lt;/author&gt;&lt;author&gt;Wollny, A.&lt;/author&gt;&lt;author&gt;Pentzek, M.&lt;/author&gt;&lt;author&gt;Immecke, J.&lt;/author&gt;&lt;author&gt;Lambrecht, S.&lt;/author&gt;&lt;author&gt;Wilm, S.&lt;/author&gt;&lt;author&gt;Schluckebier, I.&lt;/author&gt;&lt;author&gt;Löscher, S.&lt;/author&gt;&lt;author&gt;Wegscheider, K.&lt;/author&gt;&lt;author&gt;Altiner, A.&lt;/author&gt;&lt;/authors&gt;&lt;/contributors&gt;&lt;auth-address&gt;Rostock University Medical Center, Rostock, Germany&amp;#xD;Institute of General Practice, University of Düsseldorf, Düsseldorf, Germany&amp;#xD;Institute of General Practice and Family Medicine, University Witten/Herdecke, Herdecke, Germany&amp;#xD;Department of Medical Biometry and Epidemiology, University Medical Center Hamburg, Hamburg, Germany&lt;/auth-address&gt;&lt;titles&gt;&lt;title&gt;Improvement of primary health care of patients with poorly regulated diabetes mellitus type 2 using shared decision-making – the DEBATE trial&lt;/title&gt;&lt;secondary-title&gt;BMC Fam Pract&lt;/secondary-title&gt;&lt;alt-title&gt;BMC Family Practice&lt;/alt-title&gt;&lt;/titles&gt;&lt;periodical&gt;&lt;full-title&gt;BMC Fam Pract&lt;/full-title&gt;&lt;abbr-1&gt;BMC Family Practice&lt;/abbr-1&gt;&lt;/periodical&gt;&lt;alt-periodical&gt;&lt;full-title&gt;BMC Fam Pract&lt;/full-title&gt;&lt;abbr-1&gt;BMC Family Practice&lt;/abbr-1&gt;&lt;/alt-periodical&gt;&lt;pages&gt;88&lt;/pages&gt;&lt;volume&gt;13&lt;/volume&gt;&lt;dates&gt;&lt;year&gt;2012&lt;/year&gt;&lt;/dates&gt;&lt;isbn&gt;1471-2296 (Electronic)&lt;/isbn&gt;&lt;accession-num&gt;22913642&lt;/accession-num&gt;&lt;urls&gt;&lt;/urls&gt;&lt;custom2&gt;PMC3519809&lt;/custom2&gt;&lt;electronic-resource-num&gt;10.1186/1471-2296-13-88&lt;/electronic-resource-num&gt;&lt;remote-database-name&gt; pmc&lt;/remote-database-name&gt;&lt;language&gt;eng&lt;/language&gt;&lt;/record&gt;&lt;/Cite&gt;&lt;/EndNote&gt;</w:instrTex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separate"/>
            </w:r>
            <w:r w:rsidR="00174989">
              <w:rPr>
                <w:rFonts w:asciiTheme="majorHAnsi" w:hAnsiTheme="majorHAnsi" w:cs="Times New Roman"/>
                <w:b/>
                <w:noProof/>
                <w:sz w:val="22"/>
                <w:szCs w:val="22"/>
              </w:rPr>
              <w:t>[3]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</w:rPr>
              <w:fldChar w:fldCharType="end"/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</w:rPr>
            </w:pP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Study design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cluster-RCT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Country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 xml:space="preserve">: 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Germany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 xml:space="preserve">Setting: 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primary care practice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 xml:space="preserve">HC professionals: 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GPs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 xml:space="preserve">Type of care: 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usual care (at baseline)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780</w:t>
            </w:r>
          </w:p>
        </w:tc>
        <w:tc>
          <w:tcPr>
            <w:tcW w:w="1562" w:type="dxa"/>
            <w:tcBorders>
              <w:top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Type 2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PACIC-D</w:t>
            </w:r>
          </w:p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Not clear</w:t>
            </w:r>
          </w:p>
        </w:tc>
      </w:tr>
      <w:tr w:rsidR="002D27FB" w:rsidRPr="00174989" w:rsidTr="008970AD">
        <w:trPr>
          <w:trHeight w:val="66"/>
        </w:trPr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Freund &amp; al (2011)</w:t>
            </w:r>
            <w:r w:rsidR="00136031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 xml:space="preserve"> 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begin">
                <w:fldData xml:space="preserve">PEVuZE5vdGU+PENpdGU+PEF1dGhvcj5GcmV1bmQ8L0F1dGhvcj48WWVhcj4yMDE2PC9ZZWFyPjxS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instrText xml:space="preserve"> ADDIN EN.CITE </w:instrText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begin">
                <w:fldData xml:space="preserve">PEVuZE5vdGU+PENpdGU+PEF1dGhvcj5GcmV1bmQ8L0F1dGhvcj48WWVhcj4yMDE2PC9ZZWFyPjxS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instrText xml:space="preserve"> ADDIN EN.CITE.DATA </w:instrText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end"/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separate"/>
            </w:r>
            <w:r w:rsidR="00174989">
              <w:rPr>
                <w:rFonts w:asciiTheme="majorHAnsi" w:hAnsiTheme="majorHAnsi" w:cs="Times New Roman"/>
                <w:b/>
                <w:noProof/>
                <w:sz w:val="22"/>
                <w:szCs w:val="22"/>
                <w:lang w:val="en-GB"/>
              </w:rPr>
              <w:t>[4, 5]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Study design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cluster-RCT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Country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Germany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Setting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primary care practice (n=130)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HC professionals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GP or general internist, healthcare assistants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Type of care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usual care (at baseline)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 xml:space="preserve">2210 </w:t>
            </w:r>
          </w:p>
        </w:tc>
        <w:tc>
          <w:tcPr>
            <w:tcW w:w="1562" w:type="dxa"/>
            <w:tcBorders>
              <w:top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ind w:left="720" w:hanging="720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Type 2</w:t>
            </w:r>
          </w:p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Not clear</w:t>
            </w:r>
          </w:p>
        </w:tc>
      </w:tr>
      <w:tr w:rsidR="002D27FB" w:rsidRPr="00174989" w:rsidTr="008970AD">
        <w:trPr>
          <w:trHeight w:val="66"/>
        </w:trPr>
        <w:tc>
          <w:tcPr>
            <w:tcW w:w="0" w:type="auto"/>
            <w:tcBorders>
              <w:top w:val="single" w:sz="4" w:space="0" w:color="000000" w:themeColor="text1"/>
              <w:bottom w:val="single" w:sz="12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>Versnel &amp; al (2011)</w:t>
            </w:r>
            <w:r w:rsidR="00136031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 xml:space="preserve"> 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begin"/>
            </w:r>
            <w:r w:rsid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instrText xml:space="preserve"> ADDIN EN.CITE &lt;EndNote&gt;&lt;Cite&gt;&lt;Author&gt;Versnel&lt;/Author&gt;&lt;Year&gt;2011&lt;/Year&gt;&lt;RecNum&gt;49&lt;/RecNum&gt;&lt;DisplayText&gt;[6]&lt;/DisplayText&gt;&lt;record&gt;&lt;rec-number&gt;49&lt;/rec-number&gt;&lt;foreign-keys&gt;&lt;key app="EN" db-id="99evszee82wvpreztd2vdat3eeaf95zvept9" timestamp="1503390829"&gt;49&lt;/key&gt;&lt;/foreign-keys&gt;&lt;ref-type name="Journal Article"&gt;17&lt;/ref-type&gt;&lt;contributors&gt;&lt;authors&gt;&lt;author&gt;Versnel, N.&lt;/author&gt;&lt;author&gt;Welschen, L. M.&lt;/author&gt;&lt;author&gt;Baan, C. A.&lt;/author&gt;&lt;author&gt;Nijpels, G.&lt;/author&gt;&lt;author&gt;Schellevis, F. G.&lt;/author&gt;&lt;/authors&gt;&lt;/contributors&gt;&lt;auth-address&gt;NIVEL, Netherlands Institute for Health Services Research, P.O.Box 1568, 3500 BN Utrecht, The Netherlands&amp;#xD;EMGO+ Institute for Health and Care Research, VU University Medical Centre, Amsterdam, The Netherlands&lt;/auth-address&gt;&lt;titles&gt;&lt;title&gt;The effectiveness of case management for comorbid diabetes type 2 patients; the CasCo study. Design of a randomized controlled trial&lt;/title&gt;&lt;secondary-title&gt;BMC Fam Pract&lt;/secondary-title&gt;&lt;alt-title&gt;BMC Family Practice&lt;/alt-title&gt;&lt;/titles&gt;&lt;periodical&gt;&lt;full-title&gt;BMC Fam Pract&lt;/full-title&gt;&lt;abbr-1&gt;BMC Family Practice&lt;/abbr-1&gt;&lt;/periodical&gt;&lt;alt-periodical&gt;&lt;full-title&gt;BMC Fam Pract&lt;/full-title&gt;&lt;abbr-1&gt;BMC Family Practice&lt;/abbr-1&gt;&lt;/alt-periodical&gt;&lt;pages&gt;68&lt;/pages&gt;&lt;volume&gt;12&lt;/volume&gt;&lt;dates&gt;&lt;year&gt;2011&lt;/year&gt;&lt;/dates&gt;&lt;isbn&gt;1471-2296 (Electronic)&lt;/isbn&gt;&lt;accession-num&gt;21729265&lt;/accession-num&gt;&lt;urls&gt;&lt;/urls&gt;&lt;custom2&gt;PMC3143081&lt;/custom2&gt;&lt;electronic-resource-num&gt;10.1186/1471-2296-12-68&lt;/electronic-resource-num&gt;&lt;remote-database-name&gt; pmc&lt;/remote-database-name&gt;&lt;language&gt;eng&lt;/language&gt;&lt;/record&gt;&lt;/Cite&gt;&lt;/EndNote&gt;</w:instrTex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separate"/>
            </w:r>
            <w:r w:rsidR="00174989">
              <w:rPr>
                <w:rFonts w:asciiTheme="majorHAnsi" w:hAnsiTheme="majorHAnsi" w:cs="Times New Roman"/>
                <w:b/>
                <w:noProof/>
                <w:sz w:val="22"/>
                <w:szCs w:val="22"/>
                <w:lang w:val="en-GB"/>
              </w:rPr>
              <w:t>[6]</w:t>
            </w:r>
            <w:r w:rsidR="00830908"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fldChar w:fldCharType="end"/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b/>
                <w:sz w:val="22"/>
                <w:szCs w:val="22"/>
                <w:lang w:val="en-GB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12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Study design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RCT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Country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Netherlands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  <w:t>Setting</w:t>
            </w: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: primary care practice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HC professionals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GP, practice nurse, diabetes nurse, dietician</w:t>
            </w:r>
          </w:p>
          <w:p w:rsidR="002D27FB" w:rsidRPr="00174989" w:rsidRDefault="002D27FB" w:rsidP="0033105A">
            <w:pPr>
              <w:spacing w:line="240" w:lineRule="auto"/>
              <w:jc w:val="left"/>
              <w:rPr>
                <w:rFonts w:asciiTheme="majorHAnsi" w:hAnsiTheme="majorHAnsi" w:cs="Times New Roman"/>
                <w:i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i/>
                <w:sz w:val="22"/>
                <w:szCs w:val="22"/>
              </w:rPr>
              <w:t>Type of care</w:t>
            </w: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: integrated care (at baseline)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12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</w:rPr>
              <w:t>230</w:t>
            </w:r>
          </w:p>
        </w:tc>
        <w:tc>
          <w:tcPr>
            <w:tcW w:w="1562" w:type="dxa"/>
            <w:tcBorders>
              <w:top w:val="single" w:sz="4" w:space="0" w:color="000000" w:themeColor="text1"/>
              <w:bottom w:val="single" w:sz="12" w:space="0" w:color="000000" w:themeColor="text1"/>
              <w:right w:val="single" w:sz="4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ind w:left="720" w:hanging="720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Type 2</w:t>
            </w:r>
          </w:p>
        </w:tc>
        <w:tc>
          <w:tcPr>
            <w:tcW w:w="0" w:type="auto"/>
            <w:tcBorders>
              <w:top w:val="single" w:sz="4" w:space="0" w:color="000000" w:themeColor="text1"/>
              <w:left w:val="single" w:sz="4" w:space="0" w:color="000000" w:themeColor="text1"/>
              <w:bottom w:val="single" w:sz="12" w:space="0" w:color="000000" w:themeColor="text1"/>
            </w:tcBorders>
          </w:tcPr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  <w:lang w:val="en-GB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not reported</w:t>
            </w:r>
          </w:p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i/>
                <w:sz w:val="22"/>
                <w:szCs w:val="22"/>
              </w:rPr>
            </w:pPr>
            <w:r w:rsidRPr="00174989">
              <w:rPr>
                <w:rFonts w:asciiTheme="majorHAnsi" w:hAnsiTheme="majorHAnsi" w:cs="Times New Roman"/>
                <w:sz w:val="22"/>
                <w:szCs w:val="22"/>
                <w:lang w:val="en-GB"/>
              </w:rPr>
              <w:t>20 items</w:t>
            </w:r>
          </w:p>
          <w:p w:rsidR="002D27FB" w:rsidRPr="00174989" w:rsidRDefault="002D27FB" w:rsidP="002D27FB">
            <w:pPr>
              <w:spacing w:line="240" w:lineRule="auto"/>
              <w:rPr>
                <w:rFonts w:asciiTheme="majorHAnsi" w:hAnsiTheme="majorHAnsi" w:cs="Times New Roman"/>
                <w:sz w:val="22"/>
                <w:szCs w:val="22"/>
              </w:rPr>
            </w:pPr>
          </w:p>
        </w:tc>
      </w:tr>
    </w:tbl>
    <w:p w:rsidR="00B55B85" w:rsidRPr="00174989" w:rsidRDefault="002D27FB" w:rsidP="00CC5DA3">
      <w:pPr>
        <w:rPr>
          <w:rFonts w:asciiTheme="majorHAnsi" w:hAnsiTheme="majorHAnsi" w:cs="Times New Roman"/>
          <w:sz w:val="20"/>
        </w:rPr>
      </w:pPr>
      <w:r w:rsidRPr="00174989">
        <w:rPr>
          <w:rFonts w:asciiTheme="majorHAnsi" w:hAnsiTheme="majorHAnsi" w:cs="Times New Roman"/>
          <w:sz w:val="20"/>
        </w:rPr>
        <w:t>RCT: randomized controlled trial, GP: general practitioner, HC: healthcare</w:t>
      </w:r>
      <w:r w:rsidR="00B6087F" w:rsidRPr="00174989">
        <w:rPr>
          <w:rFonts w:asciiTheme="majorHAnsi" w:hAnsiTheme="majorHAnsi" w:cs="Times New Roman"/>
          <w:sz w:val="20"/>
        </w:rPr>
        <w:t>, nb: number</w:t>
      </w:r>
    </w:p>
    <w:p w:rsidR="00B55B85" w:rsidRPr="00174989" w:rsidRDefault="00B55B85" w:rsidP="00CC5DA3">
      <w:pPr>
        <w:rPr>
          <w:rFonts w:asciiTheme="majorHAnsi" w:hAnsiTheme="majorHAnsi" w:cs="Times New Roman"/>
          <w:sz w:val="20"/>
        </w:rPr>
        <w:sectPr w:rsidR="00B55B85" w:rsidRPr="00174989" w:rsidSect="00010103">
          <w:footerReference w:type="even" r:id="rId8"/>
          <w:footerReference w:type="default" r:id="rId9"/>
          <w:pgSz w:w="16840" w:h="11900" w:orient="landscape" w:code="9"/>
          <w:pgMar w:top="1418" w:right="1418" w:bottom="1418" w:left="1418" w:header="709" w:footer="709" w:gutter="0"/>
          <w:cols w:space="708"/>
          <w:docGrid w:linePitch="360"/>
        </w:sectPr>
      </w:pPr>
    </w:p>
    <w:p w:rsidR="00174989" w:rsidRPr="00174989" w:rsidRDefault="00830908" w:rsidP="00174989">
      <w:pPr>
        <w:pStyle w:val="EndNoteBibliographyTitle"/>
        <w:rPr>
          <w:noProof/>
          <w:sz w:val="36"/>
        </w:rPr>
      </w:pPr>
      <w:r w:rsidRPr="00174989">
        <w:rPr>
          <w:lang w:val="en-GB"/>
        </w:rPr>
        <w:lastRenderedPageBreak/>
        <w:fldChar w:fldCharType="begin"/>
      </w:r>
      <w:r w:rsidR="000C7797" w:rsidRPr="00174989">
        <w:rPr>
          <w:lang w:val="en-GB"/>
        </w:rPr>
        <w:instrText xml:space="preserve"> ADDIN EN.REFLIST </w:instrText>
      </w:r>
      <w:r w:rsidRPr="00174989">
        <w:rPr>
          <w:lang w:val="en-GB"/>
        </w:rPr>
        <w:fldChar w:fldCharType="separate"/>
      </w:r>
      <w:r w:rsidR="00174989" w:rsidRPr="00174989">
        <w:rPr>
          <w:noProof/>
          <w:sz w:val="36"/>
        </w:rPr>
        <w:t>References</w:t>
      </w:r>
    </w:p>
    <w:p w:rsidR="00174989" w:rsidRPr="00174989" w:rsidRDefault="00174989" w:rsidP="00174989">
      <w:pPr>
        <w:pStyle w:val="EndNoteBibliography"/>
        <w:ind w:left="0" w:firstLine="0"/>
      </w:pPr>
      <w:r w:rsidRPr="00174989">
        <w:t>[1]</w:t>
      </w:r>
      <w:r w:rsidRPr="00174989">
        <w:tab/>
        <w:t xml:space="preserve">Yu CH, Ivers NM, Stacey D, Rezmovitz J, Telner D, Thorpe K, et al. Impact of an interprofessional shared decision-making and goal-setting decision aid for patients with diabetes on decisional conflict – study protocol for a randomized controlled trial. </w:t>
      </w:r>
      <w:r w:rsidRPr="00174989">
        <w:rPr>
          <w:i/>
        </w:rPr>
        <w:t>Trials</w:t>
      </w:r>
      <w:r w:rsidRPr="00174989">
        <w:t>. 2015; 16.</w:t>
      </w:r>
    </w:p>
    <w:p w:rsidR="00174989" w:rsidRPr="00174989" w:rsidRDefault="00174989" w:rsidP="00174989">
      <w:pPr>
        <w:pStyle w:val="EndNoteBibliography"/>
        <w:ind w:left="0" w:firstLine="0"/>
      </w:pPr>
      <w:r w:rsidRPr="00174989">
        <w:t>[2]</w:t>
      </w:r>
      <w:r w:rsidRPr="00174989">
        <w:tab/>
        <w:t xml:space="preserve">Bozorgmehr K, Szecsenyi J, Ose D, Besier W, Mayer M, Krisam J, et al. Practice network-based care management for patients with type 2 diabetes and multiple comorbidities (GEDIMAplus): study protocol for a randomized controlled trial. </w:t>
      </w:r>
      <w:r w:rsidRPr="00174989">
        <w:rPr>
          <w:i/>
        </w:rPr>
        <w:t>Trials</w:t>
      </w:r>
      <w:r w:rsidRPr="00174989">
        <w:t>. 2014; 15: 243.</w:t>
      </w:r>
    </w:p>
    <w:p w:rsidR="00174989" w:rsidRPr="00174989" w:rsidRDefault="00174989" w:rsidP="00174989">
      <w:pPr>
        <w:pStyle w:val="EndNoteBibliography"/>
        <w:ind w:left="0" w:firstLine="0"/>
      </w:pPr>
      <w:r w:rsidRPr="00174989">
        <w:t>[3]</w:t>
      </w:r>
      <w:r w:rsidRPr="00174989">
        <w:tab/>
        <w:t xml:space="preserve">Drewelow E, Wollny A, Pentzek M, Immecke J, Lambrecht S, Wilm S, et al. Improvement of primary health care of patients with poorly regulated diabetes mellitus type 2 using shared decision-making – the DEBATE trial. </w:t>
      </w:r>
      <w:r w:rsidRPr="00174989">
        <w:rPr>
          <w:i/>
        </w:rPr>
        <w:t>BMC Family Practice</w:t>
      </w:r>
      <w:r w:rsidRPr="00174989">
        <w:t>. 2012; 13: 88.</w:t>
      </w:r>
    </w:p>
    <w:p w:rsidR="00174989" w:rsidRPr="00174989" w:rsidRDefault="00174989" w:rsidP="00174989">
      <w:pPr>
        <w:pStyle w:val="EndNoteBibliography"/>
        <w:ind w:left="0" w:firstLine="0"/>
      </w:pPr>
      <w:r w:rsidRPr="00174989">
        <w:t>[4]</w:t>
      </w:r>
      <w:r w:rsidRPr="00174989">
        <w:tab/>
        <w:t xml:space="preserve">Freund T, Peters-Klimm F, Boyd CM, Mahler C, Gensichen J, Erler A, et al. Medical Assistant-Based Care Management for High-Risk Patients in Small Primary Care Practices: A Cluster Randomized Clinical Trial. </w:t>
      </w:r>
      <w:r w:rsidRPr="00174989">
        <w:rPr>
          <w:i/>
        </w:rPr>
        <w:t>Ann Intern Med</w:t>
      </w:r>
      <w:r w:rsidRPr="00174989">
        <w:t>. 2016; 164: 323-30.</w:t>
      </w:r>
    </w:p>
    <w:p w:rsidR="00174989" w:rsidRPr="00174989" w:rsidRDefault="00174989" w:rsidP="00174989">
      <w:pPr>
        <w:pStyle w:val="EndNoteBibliography"/>
        <w:ind w:left="0" w:firstLine="0"/>
      </w:pPr>
      <w:r w:rsidRPr="00174989">
        <w:t>[5]</w:t>
      </w:r>
      <w:r w:rsidRPr="00174989">
        <w:tab/>
        <w:t xml:space="preserve">Freund T, Peters-Klimm F, Rochon J, Mahler C, Gensichen J, Erler A, et al. Primary care practice-based care management for chronically ill patients (PraCMan): study protocol for a cluster randomized controlled trial [ISRCTN56104508]. </w:t>
      </w:r>
      <w:r w:rsidRPr="00174989">
        <w:rPr>
          <w:i/>
        </w:rPr>
        <w:t>Trials</w:t>
      </w:r>
      <w:r w:rsidRPr="00174989">
        <w:t>. 2011; 12: 163.</w:t>
      </w:r>
    </w:p>
    <w:p w:rsidR="00174989" w:rsidRPr="00174989" w:rsidRDefault="00174989" w:rsidP="00174989">
      <w:pPr>
        <w:pStyle w:val="EndNoteBibliography"/>
        <w:ind w:left="0" w:firstLine="0"/>
      </w:pPr>
      <w:r w:rsidRPr="00174989">
        <w:t>[6]</w:t>
      </w:r>
      <w:r w:rsidRPr="00174989">
        <w:tab/>
        <w:t xml:space="preserve">Versnel N, Welschen LM, Baan CA, Nijpels G, Schellevis FG. The effectiveness of case management for comorbid diabetes type 2 patients; the CasCo study. Design of a randomized controlled trial. </w:t>
      </w:r>
      <w:r w:rsidRPr="00174989">
        <w:rPr>
          <w:i/>
        </w:rPr>
        <w:t>BMC Family Practice</w:t>
      </w:r>
      <w:r w:rsidRPr="00174989">
        <w:t>. 2011; 12: 68.</w:t>
      </w:r>
    </w:p>
    <w:p w:rsidR="00014188" w:rsidRPr="00174989" w:rsidRDefault="00830908" w:rsidP="00014188">
      <w:pPr>
        <w:spacing w:line="240" w:lineRule="auto"/>
        <w:outlineLvl w:val="0"/>
        <w:rPr>
          <w:rFonts w:asciiTheme="majorHAnsi" w:hAnsiTheme="majorHAnsi" w:cs="Times New Roman"/>
          <w:b/>
          <w:lang w:val="en-GB"/>
        </w:rPr>
      </w:pPr>
      <w:r w:rsidRPr="00174989">
        <w:rPr>
          <w:rFonts w:asciiTheme="majorHAnsi" w:hAnsiTheme="majorHAnsi" w:cs="Times New Roman"/>
          <w:b/>
          <w:lang w:val="en-GB"/>
        </w:rPr>
        <w:fldChar w:fldCharType="end"/>
      </w:r>
    </w:p>
    <w:sectPr w:rsidR="00014188" w:rsidRPr="00174989" w:rsidSect="00B55B85">
      <w:pgSz w:w="11900" w:h="16840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92221" w:rsidRDefault="00792221" w:rsidP="0069476A">
      <w:pPr>
        <w:spacing w:line="240" w:lineRule="auto"/>
      </w:pPr>
      <w:r>
        <w:separator/>
      </w:r>
    </w:p>
  </w:endnote>
  <w:endnote w:type="continuationSeparator" w:id="0">
    <w:p w:rsidR="00792221" w:rsidRDefault="00792221" w:rsidP="0069476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Univers LT Std">
    <w:altName w:val="Univers LT Std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E654A" w:rsidRDefault="00830908" w:rsidP="002D27FB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 w:rsidR="003E654A"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 w:rsidR="003E654A">
      <w:rPr>
        <w:rStyle w:val="Numrodepage"/>
        <w:noProof/>
      </w:rPr>
      <w:t>10</w:t>
    </w:r>
    <w:r>
      <w:rPr>
        <w:rStyle w:val="Numrodepage"/>
      </w:rPr>
      <w:fldChar w:fldCharType="end"/>
    </w:r>
  </w:p>
  <w:p w:rsidR="003E654A" w:rsidRDefault="003E654A" w:rsidP="002D27FB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E654A" w:rsidRPr="002076A6" w:rsidRDefault="00830908" w:rsidP="002D27FB">
    <w:pPr>
      <w:pStyle w:val="Pieddepage"/>
      <w:framePr w:wrap="around" w:vAnchor="text" w:hAnchor="margin" w:xAlign="right" w:y="1"/>
      <w:rPr>
        <w:rStyle w:val="Numrodepage"/>
        <w:sz w:val="20"/>
        <w:szCs w:val="20"/>
      </w:rPr>
    </w:pPr>
    <w:r w:rsidRPr="002076A6">
      <w:rPr>
        <w:rStyle w:val="Numrodepage"/>
        <w:sz w:val="20"/>
        <w:szCs w:val="20"/>
      </w:rPr>
      <w:fldChar w:fldCharType="begin"/>
    </w:r>
    <w:r w:rsidR="003E654A" w:rsidRPr="002076A6">
      <w:rPr>
        <w:rStyle w:val="Numrodepage"/>
        <w:sz w:val="20"/>
        <w:szCs w:val="20"/>
      </w:rPr>
      <w:instrText xml:space="preserve">PAGE  </w:instrText>
    </w:r>
    <w:r w:rsidRPr="002076A6">
      <w:rPr>
        <w:rStyle w:val="Numrodepage"/>
        <w:sz w:val="20"/>
        <w:szCs w:val="20"/>
      </w:rPr>
      <w:fldChar w:fldCharType="separate"/>
    </w:r>
    <w:r w:rsidR="0033105A">
      <w:rPr>
        <w:rStyle w:val="Numrodepage"/>
        <w:noProof/>
        <w:sz w:val="20"/>
        <w:szCs w:val="20"/>
      </w:rPr>
      <w:t>1</w:t>
    </w:r>
    <w:r w:rsidRPr="002076A6">
      <w:rPr>
        <w:rStyle w:val="Numrodepage"/>
        <w:sz w:val="20"/>
        <w:szCs w:val="20"/>
      </w:rPr>
      <w:fldChar w:fldCharType="end"/>
    </w:r>
  </w:p>
  <w:p w:rsidR="003E654A" w:rsidRPr="00F75C12" w:rsidRDefault="00F75C12" w:rsidP="00F75C12">
    <w:pPr>
      <w:spacing w:line="240" w:lineRule="auto"/>
      <w:rPr>
        <w:rFonts w:asciiTheme="majorHAnsi" w:hAnsiTheme="majorHAnsi"/>
        <w:sz w:val="16"/>
        <w:szCs w:val="16"/>
      </w:rPr>
    </w:pPr>
    <w:r w:rsidRPr="00F75C12">
      <w:rPr>
        <w:rFonts w:asciiTheme="majorHAnsi" w:hAnsiTheme="majorHAnsi"/>
        <w:sz w:val="16"/>
        <w:szCs w:val="16"/>
      </w:rPr>
      <w:t>The use of the Patient Assessment of Chronic Illness Care (PACIC) instrument in diabetes care: a syste</w:t>
    </w:r>
    <w:r w:rsidR="00E217A6">
      <w:rPr>
        <w:rFonts w:asciiTheme="majorHAnsi" w:hAnsiTheme="majorHAnsi"/>
        <w:sz w:val="16"/>
        <w:szCs w:val="16"/>
      </w:rPr>
      <w:t>matic review and meta-analysis</w:t>
    </w:r>
    <w:r w:rsidR="00E217A6" w:rsidRPr="00F75C12">
      <w:rPr>
        <w:rFonts w:asciiTheme="majorHAnsi" w:hAnsiTheme="majorHAnsi"/>
        <w:sz w:val="16"/>
        <w:szCs w:val="16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92221" w:rsidRDefault="00792221" w:rsidP="0069476A">
      <w:pPr>
        <w:spacing w:line="240" w:lineRule="auto"/>
      </w:pPr>
      <w:r>
        <w:separator/>
      </w:r>
    </w:p>
  </w:footnote>
  <w:footnote w:type="continuationSeparator" w:id="0">
    <w:p w:rsidR="00792221" w:rsidRDefault="00792221" w:rsidP="0069476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93698FBB"/>
    <w:multiLevelType w:val="hybridMultilevel"/>
    <w:tmpl w:val="2E319B9D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99B5BF24"/>
    <w:multiLevelType w:val="hybridMultilevel"/>
    <w:tmpl w:val="6DC0B3FC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A1761CCE"/>
    <w:multiLevelType w:val="hybridMultilevel"/>
    <w:tmpl w:val="C5FCE54F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B3F8E6A7"/>
    <w:multiLevelType w:val="hybridMultilevel"/>
    <w:tmpl w:val="B44D8242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B5FED432"/>
    <w:multiLevelType w:val="hybridMultilevel"/>
    <w:tmpl w:val="C0ED9E05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 w15:restartNumberingAfterBreak="0">
    <w:nsid w:val="C0C6F2BC"/>
    <w:multiLevelType w:val="hybridMultilevel"/>
    <w:tmpl w:val="89FD46A2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 w15:restartNumberingAfterBreak="0">
    <w:nsid w:val="CFE8D187"/>
    <w:multiLevelType w:val="hybridMultilevel"/>
    <w:tmpl w:val="AF81CF93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 w15:restartNumberingAfterBreak="0">
    <w:nsid w:val="D6F21F1D"/>
    <w:multiLevelType w:val="hybridMultilevel"/>
    <w:tmpl w:val="7551A34F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8" w15:restartNumberingAfterBreak="0">
    <w:nsid w:val="D88947A7"/>
    <w:multiLevelType w:val="hybridMultilevel"/>
    <w:tmpl w:val="C308174F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9" w15:restartNumberingAfterBreak="0">
    <w:nsid w:val="D9FD7957"/>
    <w:multiLevelType w:val="hybridMultilevel"/>
    <w:tmpl w:val="E3287619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0" w15:restartNumberingAfterBreak="0">
    <w:nsid w:val="00000001"/>
    <w:multiLevelType w:val="hybridMultilevel"/>
    <w:tmpl w:val="00000001"/>
    <w:lvl w:ilvl="0" w:tplc="00000001">
      <w:start w:val="10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 w15:restartNumberingAfterBreak="0">
    <w:nsid w:val="00A205AB"/>
    <w:multiLevelType w:val="hybridMultilevel"/>
    <w:tmpl w:val="243C66A0"/>
    <w:lvl w:ilvl="0" w:tplc="A0148C20">
      <w:start w:val="34"/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B3F0FC6"/>
    <w:multiLevelType w:val="hybridMultilevel"/>
    <w:tmpl w:val="9B2692E4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D702633"/>
    <w:multiLevelType w:val="hybridMultilevel"/>
    <w:tmpl w:val="AAC615FC"/>
    <w:lvl w:ilvl="0" w:tplc="390E1C78">
      <w:start w:val="4"/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ED522EA"/>
    <w:multiLevelType w:val="hybridMultilevel"/>
    <w:tmpl w:val="FC528AEC"/>
    <w:lvl w:ilvl="0" w:tplc="F296F0BC"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F53E5AA"/>
    <w:multiLevelType w:val="hybridMultilevel"/>
    <w:tmpl w:val="C68FAEC8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6" w15:restartNumberingAfterBreak="0">
    <w:nsid w:val="12F52CC8"/>
    <w:multiLevelType w:val="hybridMultilevel"/>
    <w:tmpl w:val="49BA0E7B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7" w15:restartNumberingAfterBreak="0">
    <w:nsid w:val="17CD413E"/>
    <w:multiLevelType w:val="hybridMultilevel"/>
    <w:tmpl w:val="92D4422E"/>
    <w:lvl w:ilvl="0" w:tplc="3462D9CA"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8C20FC3"/>
    <w:multiLevelType w:val="hybridMultilevel"/>
    <w:tmpl w:val="B6D6E460"/>
    <w:lvl w:ilvl="0" w:tplc="D2EAD8FC">
      <w:start w:val="20"/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1B3A3D16"/>
    <w:multiLevelType w:val="hybridMultilevel"/>
    <w:tmpl w:val="1FEE366E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99167EE"/>
    <w:multiLevelType w:val="hybridMultilevel"/>
    <w:tmpl w:val="C756D4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10A0B7A"/>
    <w:multiLevelType w:val="hybridMultilevel"/>
    <w:tmpl w:val="DC763D12"/>
    <w:lvl w:ilvl="0" w:tplc="36A8564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A59354B"/>
    <w:multiLevelType w:val="multilevel"/>
    <w:tmpl w:val="8E1EBE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B056FDB"/>
    <w:multiLevelType w:val="hybridMultilevel"/>
    <w:tmpl w:val="43F0ADE8"/>
    <w:lvl w:ilvl="0" w:tplc="0F2695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Bidi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B0B60E3"/>
    <w:multiLevelType w:val="hybridMultilevel"/>
    <w:tmpl w:val="EC841642"/>
    <w:lvl w:ilvl="0" w:tplc="36A8564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C5F8C68"/>
    <w:multiLevelType w:val="hybridMultilevel"/>
    <w:tmpl w:val="50962DA8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6" w15:restartNumberingAfterBreak="0">
    <w:nsid w:val="3E614721"/>
    <w:multiLevelType w:val="hybridMultilevel"/>
    <w:tmpl w:val="4B6278BC"/>
    <w:lvl w:ilvl="0" w:tplc="2D84839A">
      <w:start w:val="6"/>
      <w:numFmt w:val="bullet"/>
      <w:lvlText w:val=""/>
      <w:lvlJc w:val="left"/>
      <w:pPr>
        <w:ind w:left="40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1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60" w:hanging="360"/>
      </w:pPr>
      <w:rPr>
        <w:rFonts w:ascii="Wingdings" w:hAnsi="Wingdings" w:hint="default"/>
      </w:rPr>
    </w:lvl>
  </w:abstractNum>
  <w:abstractNum w:abstractNumId="27" w15:restartNumberingAfterBreak="0">
    <w:nsid w:val="43276042"/>
    <w:multiLevelType w:val="hybridMultilevel"/>
    <w:tmpl w:val="340C171E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6CE1129"/>
    <w:multiLevelType w:val="hybridMultilevel"/>
    <w:tmpl w:val="43F0ADE8"/>
    <w:lvl w:ilvl="0" w:tplc="0F2695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Bidi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7042383"/>
    <w:multiLevelType w:val="hybridMultilevel"/>
    <w:tmpl w:val="279A96D4"/>
    <w:lvl w:ilvl="0" w:tplc="CFBE3564">
      <w:start w:val="34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BBF2CD9"/>
    <w:multiLevelType w:val="hybridMultilevel"/>
    <w:tmpl w:val="392012B4"/>
    <w:lvl w:ilvl="0" w:tplc="93444660">
      <w:start w:val="2016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EC341EC"/>
    <w:multiLevelType w:val="hybridMultilevel"/>
    <w:tmpl w:val="1FEE366E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6EC6C62"/>
    <w:multiLevelType w:val="hybridMultilevel"/>
    <w:tmpl w:val="0FB28BD8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6D24119"/>
    <w:multiLevelType w:val="hybridMultilevel"/>
    <w:tmpl w:val="1ECA78D4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99419BA"/>
    <w:multiLevelType w:val="hybridMultilevel"/>
    <w:tmpl w:val="361AEE1C"/>
    <w:lvl w:ilvl="0" w:tplc="36A8564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CE430A2"/>
    <w:multiLevelType w:val="hybridMultilevel"/>
    <w:tmpl w:val="D4A2C2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FC404BB"/>
    <w:multiLevelType w:val="hybridMultilevel"/>
    <w:tmpl w:val="ECA4F832"/>
    <w:lvl w:ilvl="0" w:tplc="10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0595C5B"/>
    <w:multiLevelType w:val="hybridMultilevel"/>
    <w:tmpl w:val="1FEE366E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4F76975"/>
    <w:multiLevelType w:val="hybridMultilevel"/>
    <w:tmpl w:val="EBCC736C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5465DAE"/>
    <w:multiLevelType w:val="hybridMultilevel"/>
    <w:tmpl w:val="56C05A9E"/>
    <w:lvl w:ilvl="0" w:tplc="12EC4758">
      <w:start w:val="16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925640B"/>
    <w:multiLevelType w:val="hybridMultilevel"/>
    <w:tmpl w:val="6672B90E"/>
    <w:lvl w:ilvl="0" w:tplc="AB30F9A8">
      <w:start w:val="2016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9550DFF"/>
    <w:multiLevelType w:val="hybridMultilevel"/>
    <w:tmpl w:val="448E71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10"/>
  </w:num>
  <w:num w:numId="3">
    <w:abstractNumId w:val="35"/>
  </w:num>
  <w:num w:numId="4">
    <w:abstractNumId w:val="13"/>
  </w:num>
  <w:num w:numId="5">
    <w:abstractNumId w:val="41"/>
  </w:num>
  <w:num w:numId="6">
    <w:abstractNumId w:val="34"/>
  </w:num>
  <w:num w:numId="7">
    <w:abstractNumId w:val="24"/>
  </w:num>
  <w:num w:numId="8">
    <w:abstractNumId w:val="20"/>
  </w:num>
  <w:num w:numId="9">
    <w:abstractNumId w:val="21"/>
  </w:num>
  <w:num w:numId="10">
    <w:abstractNumId w:val="40"/>
  </w:num>
  <w:num w:numId="11">
    <w:abstractNumId w:val="30"/>
  </w:num>
  <w:num w:numId="12">
    <w:abstractNumId w:val="29"/>
  </w:num>
  <w:num w:numId="13">
    <w:abstractNumId w:val="11"/>
  </w:num>
  <w:num w:numId="14">
    <w:abstractNumId w:val="18"/>
  </w:num>
  <w:num w:numId="15">
    <w:abstractNumId w:val="33"/>
  </w:num>
  <w:num w:numId="16">
    <w:abstractNumId w:val="23"/>
  </w:num>
  <w:num w:numId="17">
    <w:abstractNumId w:val="38"/>
  </w:num>
  <w:num w:numId="18">
    <w:abstractNumId w:val="14"/>
  </w:num>
  <w:num w:numId="19">
    <w:abstractNumId w:val="27"/>
  </w:num>
  <w:num w:numId="20">
    <w:abstractNumId w:val="12"/>
  </w:num>
  <w:num w:numId="21">
    <w:abstractNumId w:val="37"/>
  </w:num>
  <w:num w:numId="22">
    <w:abstractNumId w:val="31"/>
  </w:num>
  <w:num w:numId="23">
    <w:abstractNumId w:val="28"/>
  </w:num>
  <w:num w:numId="24">
    <w:abstractNumId w:val="26"/>
  </w:num>
  <w:num w:numId="25">
    <w:abstractNumId w:val="19"/>
  </w:num>
  <w:num w:numId="26">
    <w:abstractNumId w:val="32"/>
  </w:num>
  <w:num w:numId="27">
    <w:abstractNumId w:val="39"/>
  </w:num>
  <w:num w:numId="28">
    <w:abstractNumId w:val="1"/>
  </w:num>
  <w:num w:numId="29">
    <w:abstractNumId w:val="0"/>
  </w:num>
  <w:num w:numId="30">
    <w:abstractNumId w:val="15"/>
  </w:num>
  <w:num w:numId="31">
    <w:abstractNumId w:val="4"/>
  </w:num>
  <w:num w:numId="32">
    <w:abstractNumId w:val="25"/>
  </w:num>
  <w:num w:numId="33">
    <w:abstractNumId w:val="9"/>
  </w:num>
  <w:num w:numId="34">
    <w:abstractNumId w:val="5"/>
  </w:num>
  <w:num w:numId="35">
    <w:abstractNumId w:val="2"/>
  </w:num>
  <w:num w:numId="36">
    <w:abstractNumId w:val="7"/>
  </w:num>
  <w:num w:numId="37">
    <w:abstractNumId w:val="16"/>
  </w:num>
  <w:num w:numId="38">
    <w:abstractNumId w:val="3"/>
  </w:num>
  <w:num w:numId="39">
    <w:abstractNumId w:val="8"/>
  </w:num>
  <w:num w:numId="40">
    <w:abstractNumId w:val="6"/>
  </w:num>
  <w:num w:numId="41">
    <w:abstractNumId w:val="36"/>
  </w:num>
  <w:num w:numId="42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Qual Health Care_no issue&lt;/Style&gt;&lt;LeftDelim&gt;{&lt;/LeftDelim&gt;&lt;RightDelim&gt;}&lt;/RightDelim&gt;&lt;FontName&gt;Calibri&lt;/FontName&gt;&lt;FontSize&gt;11&lt;/FontSize&gt;&lt;ReflistTitle&gt;&lt;style face=&quot;bold&quot; size=&quot;18&quot;&gt;References&lt;/style&gt;&lt;/ReflistTitle&gt;&lt;StartingRefnum&gt;1&lt;/StartingRefnum&gt;&lt;FirstLineIndent&gt;0&lt;/FirstLineIndent&gt;&lt;HangingIndent&gt;565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evszee82wvpreztd2vdat3eeaf95zvept9&quot;&gt;IJQHC&lt;record-ids&gt;&lt;item&gt;49&lt;/item&gt;&lt;item&gt;50&lt;/item&gt;&lt;item&gt;51&lt;/item&gt;&lt;item&gt;52&lt;/item&gt;&lt;item&gt;53&lt;/item&gt;&lt;item&gt;54&lt;/item&gt;&lt;/record-ids&gt;&lt;/item&gt;&lt;/Libraries&gt;"/>
  </w:docVars>
  <w:rsids>
    <w:rsidRoot w:val="00F32398"/>
    <w:rsid w:val="0000430D"/>
    <w:rsid w:val="00006F15"/>
    <w:rsid w:val="00010103"/>
    <w:rsid w:val="0001139A"/>
    <w:rsid w:val="00011A1C"/>
    <w:rsid w:val="00014188"/>
    <w:rsid w:val="000161AC"/>
    <w:rsid w:val="00020123"/>
    <w:rsid w:val="00022B75"/>
    <w:rsid w:val="000253BD"/>
    <w:rsid w:val="0002561D"/>
    <w:rsid w:val="00025D30"/>
    <w:rsid w:val="0003170E"/>
    <w:rsid w:val="00032686"/>
    <w:rsid w:val="00033EA4"/>
    <w:rsid w:val="00043E62"/>
    <w:rsid w:val="0004754C"/>
    <w:rsid w:val="00050451"/>
    <w:rsid w:val="00050992"/>
    <w:rsid w:val="00051527"/>
    <w:rsid w:val="000532AF"/>
    <w:rsid w:val="00060EA3"/>
    <w:rsid w:val="00061DB8"/>
    <w:rsid w:val="000661FC"/>
    <w:rsid w:val="00067EB2"/>
    <w:rsid w:val="00080096"/>
    <w:rsid w:val="00081427"/>
    <w:rsid w:val="00081819"/>
    <w:rsid w:val="00081EC7"/>
    <w:rsid w:val="000841F6"/>
    <w:rsid w:val="00085524"/>
    <w:rsid w:val="00087A04"/>
    <w:rsid w:val="00091A8B"/>
    <w:rsid w:val="0009414C"/>
    <w:rsid w:val="00094478"/>
    <w:rsid w:val="000A2DEB"/>
    <w:rsid w:val="000A632C"/>
    <w:rsid w:val="000A7B25"/>
    <w:rsid w:val="000B0CDC"/>
    <w:rsid w:val="000B3918"/>
    <w:rsid w:val="000C0008"/>
    <w:rsid w:val="000C002A"/>
    <w:rsid w:val="000C0904"/>
    <w:rsid w:val="000C4981"/>
    <w:rsid w:val="000C545C"/>
    <w:rsid w:val="000C7797"/>
    <w:rsid w:val="000D202E"/>
    <w:rsid w:val="000D2437"/>
    <w:rsid w:val="000D3FBD"/>
    <w:rsid w:val="000D4523"/>
    <w:rsid w:val="000D4B54"/>
    <w:rsid w:val="000D4CF7"/>
    <w:rsid w:val="000D5B64"/>
    <w:rsid w:val="000D63DF"/>
    <w:rsid w:val="000E0A2F"/>
    <w:rsid w:val="000E0F75"/>
    <w:rsid w:val="000E1E5C"/>
    <w:rsid w:val="000E2B38"/>
    <w:rsid w:val="000F2915"/>
    <w:rsid w:val="000F5246"/>
    <w:rsid w:val="00100179"/>
    <w:rsid w:val="0010324B"/>
    <w:rsid w:val="00104A1A"/>
    <w:rsid w:val="00105107"/>
    <w:rsid w:val="001055AF"/>
    <w:rsid w:val="00105FF2"/>
    <w:rsid w:val="00110D3C"/>
    <w:rsid w:val="00112267"/>
    <w:rsid w:val="00112330"/>
    <w:rsid w:val="001177BD"/>
    <w:rsid w:val="00117FD4"/>
    <w:rsid w:val="0012297E"/>
    <w:rsid w:val="0012749A"/>
    <w:rsid w:val="00133340"/>
    <w:rsid w:val="001339E0"/>
    <w:rsid w:val="00133CBF"/>
    <w:rsid w:val="00133EF0"/>
    <w:rsid w:val="00136031"/>
    <w:rsid w:val="00142679"/>
    <w:rsid w:val="001455EE"/>
    <w:rsid w:val="00147B25"/>
    <w:rsid w:val="00154202"/>
    <w:rsid w:val="001623B5"/>
    <w:rsid w:val="001624F0"/>
    <w:rsid w:val="00171324"/>
    <w:rsid w:val="00174989"/>
    <w:rsid w:val="00176DC1"/>
    <w:rsid w:val="00192508"/>
    <w:rsid w:val="001933BD"/>
    <w:rsid w:val="00193A6A"/>
    <w:rsid w:val="00196C59"/>
    <w:rsid w:val="0019719E"/>
    <w:rsid w:val="001973B8"/>
    <w:rsid w:val="001A1DDC"/>
    <w:rsid w:val="001A44BC"/>
    <w:rsid w:val="001A7CEE"/>
    <w:rsid w:val="001B1B5B"/>
    <w:rsid w:val="001B28F0"/>
    <w:rsid w:val="001B5B02"/>
    <w:rsid w:val="001B6B5B"/>
    <w:rsid w:val="001C0811"/>
    <w:rsid w:val="001C2D54"/>
    <w:rsid w:val="001C6261"/>
    <w:rsid w:val="001C65DE"/>
    <w:rsid w:val="001C6D83"/>
    <w:rsid w:val="001D2F8C"/>
    <w:rsid w:val="001D3B88"/>
    <w:rsid w:val="001D3C14"/>
    <w:rsid w:val="001D54D1"/>
    <w:rsid w:val="001D5726"/>
    <w:rsid w:val="001D5D88"/>
    <w:rsid w:val="001D75B4"/>
    <w:rsid w:val="001E2F5F"/>
    <w:rsid w:val="001E301E"/>
    <w:rsid w:val="001E513D"/>
    <w:rsid w:val="001E5F92"/>
    <w:rsid w:val="001F0FD1"/>
    <w:rsid w:val="001F5AB6"/>
    <w:rsid w:val="001F74DA"/>
    <w:rsid w:val="002010A0"/>
    <w:rsid w:val="002018D9"/>
    <w:rsid w:val="00201FAD"/>
    <w:rsid w:val="002071B0"/>
    <w:rsid w:val="002141F1"/>
    <w:rsid w:val="00214B5B"/>
    <w:rsid w:val="00220113"/>
    <w:rsid w:val="00221CA2"/>
    <w:rsid w:val="002258CE"/>
    <w:rsid w:val="00241822"/>
    <w:rsid w:val="00245E80"/>
    <w:rsid w:val="00250C74"/>
    <w:rsid w:val="00253459"/>
    <w:rsid w:val="00253505"/>
    <w:rsid w:val="002568EA"/>
    <w:rsid w:val="00256D62"/>
    <w:rsid w:val="002608CE"/>
    <w:rsid w:val="002632E4"/>
    <w:rsid w:val="00264C9A"/>
    <w:rsid w:val="002674FA"/>
    <w:rsid w:val="0027268B"/>
    <w:rsid w:val="002734EC"/>
    <w:rsid w:val="00276640"/>
    <w:rsid w:val="00277CCD"/>
    <w:rsid w:val="00280228"/>
    <w:rsid w:val="00281DE6"/>
    <w:rsid w:val="00282FA4"/>
    <w:rsid w:val="00285EFD"/>
    <w:rsid w:val="00287337"/>
    <w:rsid w:val="0029072B"/>
    <w:rsid w:val="002929DF"/>
    <w:rsid w:val="002A486C"/>
    <w:rsid w:val="002A529E"/>
    <w:rsid w:val="002A636D"/>
    <w:rsid w:val="002B0FD1"/>
    <w:rsid w:val="002B20A3"/>
    <w:rsid w:val="002B609A"/>
    <w:rsid w:val="002C3336"/>
    <w:rsid w:val="002C7141"/>
    <w:rsid w:val="002D0069"/>
    <w:rsid w:val="002D0DE0"/>
    <w:rsid w:val="002D27FB"/>
    <w:rsid w:val="002D78D9"/>
    <w:rsid w:val="002E2CA1"/>
    <w:rsid w:val="002E4161"/>
    <w:rsid w:val="002E57E4"/>
    <w:rsid w:val="002E58A2"/>
    <w:rsid w:val="002E628D"/>
    <w:rsid w:val="002F428C"/>
    <w:rsid w:val="002F7A66"/>
    <w:rsid w:val="003020F5"/>
    <w:rsid w:val="0030644C"/>
    <w:rsid w:val="00313D66"/>
    <w:rsid w:val="00320C38"/>
    <w:rsid w:val="003224DC"/>
    <w:rsid w:val="00322D20"/>
    <w:rsid w:val="0032435C"/>
    <w:rsid w:val="00326ACA"/>
    <w:rsid w:val="00326E58"/>
    <w:rsid w:val="0033085B"/>
    <w:rsid w:val="0033105A"/>
    <w:rsid w:val="00331A5B"/>
    <w:rsid w:val="003322E2"/>
    <w:rsid w:val="003339C4"/>
    <w:rsid w:val="00337D95"/>
    <w:rsid w:val="00341025"/>
    <w:rsid w:val="00342487"/>
    <w:rsid w:val="00342C85"/>
    <w:rsid w:val="0034369B"/>
    <w:rsid w:val="00346C3A"/>
    <w:rsid w:val="00346C7F"/>
    <w:rsid w:val="00347124"/>
    <w:rsid w:val="00350F7E"/>
    <w:rsid w:val="003533EB"/>
    <w:rsid w:val="0035627D"/>
    <w:rsid w:val="00362996"/>
    <w:rsid w:val="0036384B"/>
    <w:rsid w:val="0037287D"/>
    <w:rsid w:val="00387F25"/>
    <w:rsid w:val="00394112"/>
    <w:rsid w:val="0039562A"/>
    <w:rsid w:val="00396434"/>
    <w:rsid w:val="003970B6"/>
    <w:rsid w:val="003A06F5"/>
    <w:rsid w:val="003A07C7"/>
    <w:rsid w:val="003A1650"/>
    <w:rsid w:val="003A39C2"/>
    <w:rsid w:val="003B11E6"/>
    <w:rsid w:val="003B12D1"/>
    <w:rsid w:val="003B3394"/>
    <w:rsid w:val="003B389E"/>
    <w:rsid w:val="003B4BC1"/>
    <w:rsid w:val="003B5186"/>
    <w:rsid w:val="003B6407"/>
    <w:rsid w:val="003B6D2C"/>
    <w:rsid w:val="003D4FD4"/>
    <w:rsid w:val="003E04E4"/>
    <w:rsid w:val="003E0A99"/>
    <w:rsid w:val="003E500F"/>
    <w:rsid w:val="003E654A"/>
    <w:rsid w:val="003F0EBF"/>
    <w:rsid w:val="003F777E"/>
    <w:rsid w:val="0040081D"/>
    <w:rsid w:val="00402C66"/>
    <w:rsid w:val="004045A7"/>
    <w:rsid w:val="00404628"/>
    <w:rsid w:val="00421196"/>
    <w:rsid w:val="0042311A"/>
    <w:rsid w:val="00423BF9"/>
    <w:rsid w:val="004344F9"/>
    <w:rsid w:val="004361CE"/>
    <w:rsid w:val="00445D0A"/>
    <w:rsid w:val="004541E2"/>
    <w:rsid w:val="00456178"/>
    <w:rsid w:val="00457246"/>
    <w:rsid w:val="00457EA8"/>
    <w:rsid w:val="00460D53"/>
    <w:rsid w:val="0046211C"/>
    <w:rsid w:val="00463E42"/>
    <w:rsid w:val="00463FFB"/>
    <w:rsid w:val="00464FAA"/>
    <w:rsid w:val="0046743C"/>
    <w:rsid w:val="004677E6"/>
    <w:rsid w:val="0047501C"/>
    <w:rsid w:val="00480700"/>
    <w:rsid w:val="0048304F"/>
    <w:rsid w:val="00483D2C"/>
    <w:rsid w:val="004909BE"/>
    <w:rsid w:val="00491F70"/>
    <w:rsid w:val="004953D2"/>
    <w:rsid w:val="004A0F1D"/>
    <w:rsid w:val="004A4774"/>
    <w:rsid w:val="004A7FEC"/>
    <w:rsid w:val="004B0B9B"/>
    <w:rsid w:val="004B6B8C"/>
    <w:rsid w:val="004C03D4"/>
    <w:rsid w:val="004C1A5C"/>
    <w:rsid w:val="004C26EE"/>
    <w:rsid w:val="004C33D2"/>
    <w:rsid w:val="004C374E"/>
    <w:rsid w:val="004C7B41"/>
    <w:rsid w:val="004D6A19"/>
    <w:rsid w:val="004E0579"/>
    <w:rsid w:val="004E1B31"/>
    <w:rsid w:val="004F14B4"/>
    <w:rsid w:val="004F3244"/>
    <w:rsid w:val="004F552E"/>
    <w:rsid w:val="004F66CC"/>
    <w:rsid w:val="00505ADF"/>
    <w:rsid w:val="00506341"/>
    <w:rsid w:val="00513B19"/>
    <w:rsid w:val="00514C0B"/>
    <w:rsid w:val="0051519E"/>
    <w:rsid w:val="005157C0"/>
    <w:rsid w:val="00516A58"/>
    <w:rsid w:val="00520587"/>
    <w:rsid w:val="00527A3F"/>
    <w:rsid w:val="00535FBA"/>
    <w:rsid w:val="005405FD"/>
    <w:rsid w:val="00540F55"/>
    <w:rsid w:val="00543448"/>
    <w:rsid w:val="00547657"/>
    <w:rsid w:val="0055288B"/>
    <w:rsid w:val="0056189F"/>
    <w:rsid w:val="00562402"/>
    <w:rsid w:val="005630AA"/>
    <w:rsid w:val="00563969"/>
    <w:rsid w:val="005644B7"/>
    <w:rsid w:val="005662C5"/>
    <w:rsid w:val="00570C0F"/>
    <w:rsid w:val="00576C5A"/>
    <w:rsid w:val="00584459"/>
    <w:rsid w:val="0058537F"/>
    <w:rsid w:val="00585BBC"/>
    <w:rsid w:val="00587EF1"/>
    <w:rsid w:val="00591FE9"/>
    <w:rsid w:val="005A01E1"/>
    <w:rsid w:val="005A22F2"/>
    <w:rsid w:val="005A3FEB"/>
    <w:rsid w:val="005A7480"/>
    <w:rsid w:val="005B1E0C"/>
    <w:rsid w:val="005B46EB"/>
    <w:rsid w:val="005C1824"/>
    <w:rsid w:val="005C4FCB"/>
    <w:rsid w:val="005C7CF5"/>
    <w:rsid w:val="005D085D"/>
    <w:rsid w:val="005D35C5"/>
    <w:rsid w:val="005E107C"/>
    <w:rsid w:val="005E27C2"/>
    <w:rsid w:val="005F377A"/>
    <w:rsid w:val="005F7162"/>
    <w:rsid w:val="006010A7"/>
    <w:rsid w:val="006015ED"/>
    <w:rsid w:val="00604C9B"/>
    <w:rsid w:val="00605A2E"/>
    <w:rsid w:val="0061192F"/>
    <w:rsid w:val="00611ECF"/>
    <w:rsid w:val="00612335"/>
    <w:rsid w:val="0061379F"/>
    <w:rsid w:val="00614D5C"/>
    <w:rsid w:val="00617643"/>
    <w:rsid w:val="00621770"/>
    <w:rsid w:val="00622C9E"/>
    <w:rsid w:val="006240B0"/>
    <w:rsid w:val="00627FE7"/>
    <w:rsid w:val="006300E2"/>
    <w:rsid w:val="00634134"/>
    <w:rsid w:val="0064412C"/>
    <w:rsid w:val="00645EDC"/>
    <w:rsid w:val="00646DCB"/>
    <w:rsid w:val="00650DD2"/>
    <w:rsid w:val="00651CD1"/>
    <w:rsid w:val="00653C01"/>
    <w:rsid w:val="006541C6"/>
    <w:rsid w:val="0065764E"/>
    <w:rsid w:val="00666770"/>
    <w:rsid w:val="00670537"/>
    <w:rsid w:val="00674C45"/>
    <w:rsid w:val="00685FA3"/>
    <w:rsid w:val="0069476A"/>
    <w:rsid w:val="006A226E"/>
    <w:rsid w:val="006A3B02"/>
    <w:rsid w:val="006A4313"/>
    <w:rsid w:val="006B27EE"/>
    <w:rsid w:val="006B76D8"/>
    <w:rsid w:val="006B7A3F"/>
    <w:rsid w:val="006B7CBD"/>
    <w:rsid w:val="006C07AF"/>
    <w:rsid w:val="006C089C"/>
    <w:rsid w:val="006C3F74"/>
    <w:rsid w:val="006D0FF6"/>
    <w:rsid w:val="006D2266"/>
    <w:rsid w:val="006E0E62"/>
    <w:rsid w:val="006E5193"/>
    <w:rsid w:val="006E5C0D"/>
    <w:rsid w:val="006E70ED"/>
    <w:rsid w:val="006E74E2"/>
    <w:rsid w:val="006F6948"/>
    <w:rsid w:val="006F6D8A"/>
    <w:rsid w:val="0070057C"/>
    <w:rsid w:val="0070232C"/>
    <w:rsid w:val="00702F3F"/>
    <w:rsid w:val="007036D1"/>
    <w:rsid w:val="00703B7C"/>
    <w:rsid w:val="00705CDD"/>
    <w:rsid w:val="007150A0"/>
    <w:rsid w:val="00723020"/>
    <w:rsid w:val="007307B9"/>
    <w:rsid w:val="0073211E"/>
    <w:rsid w:val="007345A3"/>
    <w:rsid w:val="00735109"/>
    <w:rsid w:val="0073592E"/>
    <w:rsid w:val="00735E8E"/>
    <w:rsid w:val="0073781D"/>
    <w:rsid w:val="0074588F"/>
    <w:rsid w:val="007540E3"/>
    <w:rsid w:val="0075594D"/>
    <w:rsid w:val="007576B2"/>
    <w:rsid w:val="00766F48"/>
    <w:rsid w:val="007752FF"/>
    <w:rsid w:val="007865BA"/>
    <w:rsid w:val="007870EA"/>
    <w:rsid w:val="00787134"/>
    <w:rsid w:val="007917F7"/>
    <w:rsid w:val="00791D34"/>
    <w:rsid w:val="00792221"/>
    <w:rsid w:val="007951FC"/>
    <w:rsid w:val="007B18CD"/>
    <w:rsid w:val="007B59FD"/>
    <w:rsid w:val="007D152A"/>
    <w:rsid w:val="007D399B"/>
    <w:rsid w:val="007D747B"/>
    <w:rsid w:val="007E2E7E"/>
    <w:rsid w:val="007E3090"/>
    <w:rsid w:val="007E7567"/>
    <w:rsid w:val="007F03FD"/>
    <w:rsid w:val="007F260D"/>
    <w:rsid w:val="007F35CD"/>
    <w:rsid w:val="007F44EA"/>
    <w:rsid w:val="007F681C"/>
    <w:rsid w:val="007F7A50"/>
    <w:rsid w:val="00805C98"/>
    <w:rsid w:val="00811EB1"/>
    <w:rsid w:val="0081341D"/>
    <w:rsid w:val="00814DD1"/>
    <w:rsid w:val="00816EE6"/>
    <w:rsid w:val="00820690"/>
    <w:rsid w:val="00823418"/>
    <w:rsid w:val="00824A35"/>
    <w:rsid w:val="00824D9D"/>
    <w:rsid w:val="0082634D"/>
    <w:rsid w:val="00830908"/>
    <w:rsid w:val="00840489"/>
    <w:rsid w:val="008414A6"/>
    <w:rsid w:val="00841FE7"/>
    <w:rsid w:val="0085008E"/>
    <w:rsid w:val="00855F64"/>
    <w:rsid w:val="00856FB9"/>
    <w:rsid w:val="0086403E"/>
    <w:rsid w:val="008646E3"/>
    <w:rsid w:val="00865877"/>
    <w:rsid w:val="008659AA"/>
    <w:rsid w:val="00867B31"/>
    <w:rsid w:val="008706E2"/>
    <w:rsid w:val="008715FA"/>
    <w:rsid w:val="008748B1"/>
    <w:rsid w:val="0087580E"/>
    <w:rsid w:val="00875FA3"/>
    <w:rsid w:val="00880565"/>
    <w:rsid w:val="00885DBC"/>
    <w:rsid w:val="00887691"/>
    <w:rsid w:val="00890C25"/>
    <w:rsid w:val="008923C6"/>
    <w:rsid w:val="00892E96"/>
    <w:rsid w:val="00894201"/>
    <w:rsid w:val="0089438A"/>
    <w:rsid w:val="008970AD"/>
    <w:rsid w:val="008A2A54"/>
    <w:rsid w:val="008A6093"/>
    <w:rsid w:val="008B1964"/>
    <w:rsid w:val="008B427D"/>
    <w:rsid w:val="008B59D0"/>
    <w:rsid w:val="008C3BBF"/>
    <w:rsid w:val="008C56AA"/>
    <w:rsid w:val="008C6D90"/>
    <w:rsid w:val="008D27EB"/>
    <w:rsid w:val="008D3F8F"/>
    <w:rsid w:val="008D6DD8"/>
    <w:rsid w:val="008E3657"/>
    <w:rsid w:val="008E606A"/>
    <w:rsid w:val="008E71F6"/>
    <w:rsid w:val="008F0070"/>
    <w:rsid w:val="008F3D9A"/>
    <w:rsid w:val="008F405E"/>
    <w:rsid w:val="008F550D"/>
    <w:rsid w:val="00900A87"/>
    <w:rsid w:val="009040D7"/>
    <w:rsid w:val="00905597"/>
    <w:rsid w:val="0091187F"/>
    <w:rsid w:val="009171C5"/>
    <w:rsid w:val="009248FF"/>
    <w:rsid w:val="00925638"/>
    <w:rsid w:val="009264B7"/>
    <w:rsid w:val="00926FC2"/>
    <w:rsid w:val="00935F8B"/>
    <w:rsid w:val="0093728E"/>
    <w:rsid w:val="009440AA"/>
    <w:rsid w:val="009475E9"/>
    <w:rsid w:val="00951095"/>
    <w:rsid w:val="00954132"/>
    <w:rsid w:val="00955AFD"/>
    <w:rsid w:val="00955F1E"/>
    <w:rsid w:val="00957031"/>
    <w:rsid w:val="0096003C"/>
    <w:rsid w:val="009636CE"/>
    <w:rsid w:val="00971A72"/>
    <w:rsid w:val="009749C8"/>
    <w:rsid w:val="00974F1F"/>
    <w:rsid w:val="0098030D"/>
    <w:rsid w:val="00986783"/>
    <w:rsid w:val="00987BDA"/>
    <w:rsid w:val="00987EBB"/>
    <w:rsid w:val="00990535"/>
    <w:rsid w:val="00991B59"/>
    <w:rsid w:val="009938BF"/>
    <w:rsid w:val="00994B08"/>
    <w:rsid w:val="00994C46"/>
    <w:rsid w:val="00995127"/>
    <w:rsid w:val="009A4685"/>
    <w:rsid w:val="009A5ACD"/>
    <w:rsid w:val="009B15A4"/>
    <w:rsid w:val="009B161D"/>
    <w:rsid w:val="009B1D11"/>
    <w:rsid w:val="009B34FD"/>
    <w:rsid w:val="009C09C1"/>
    <w:rsid w:val="009D7046"/>
    <w:rsid w:val="009E0AC1"/>
    <w:rsid w:val="009E6315"/>
    <w:rsid w:val="009F190B"/>
    <w:rsid w:val="009F58F0"/>
    <w:rsid w:val="009F7AA6"/>
    <w:rsid w:val="009F7BAD"/>
    <w:rsid w:val="00A005CC"/>
    <w:rsid w:val="00A00F57"/>
    <w:rsid w:val="00A12451"/>
    <w:rsid w:val="00A126D0"/>
    <w:rsid w:val="00A14E1A"/>
    <w:rsid w:val="00A26FE4"/>
    <w:rsid w:val="00A31824"/>
    <w:rsid w:val="00A35702"/>
    <w:rsid w:val="00A45064"/>
    <w:rsid w:val="00A458B8"/>
    <w:rsid w:val="00A50836"/>
    <w:rsid w:val="00A5157E"/>
    <w:rsid w:val="00A51873"/>
    <w:rsid w:val="00A64332"/>
    <w:rsid w:val="00A701D4"/>
    <w:rsid w:val="00A72086"/>
    <w:rsid w:val="00A738A7"/>
    <w:rsid w:val="00A83063"/>
    <w:rsid w:val="00A8460D"/>
    <w:rsid w:val="00A8502D"/>
    <w:rsid w:val="00A87851"/>
    <w:rsid w:val="00A92B04"/>
    <w:rsid w:val="00A96B02"/>
    <w:rsid w:val="00A97323"/>
    <w:rsid w:val="00AA1DB5"/>
    <w:rsid w:val="00AB5AD5"/>
    <w:rsid w:val="00AB6F10"/>
    <w:rsid w:val="00AB7146"/>
    <w:rsid w:val="00AB7505"/>
    <w:rsid w:val="00AC0CEE"/>
    <w:rsid w:val="00AC3EAD"/>
    <w:rsid w:val="00AC460C"/>
    <w:rsid w:val="00AC5E69"/>
    <w:rsid w:val="00AD38D7"/>
    <w:rsid w:val="00AD6137"/>
    <w:rsid w:val="00AD61D8"/>
    <w:rsid w:val="00AD659D"/>
    <w:rsid w:val="00AE0582"/>
    <w:rsid w:val="00AE5A60"/>
    <w:rsid w:val="00AE63FA"/>
    <w:rsid w:val="00AE6BDB"/>
    <w:rsid w:val="00B01965"/>
    <w:rsid w:val="00B01C31"/>
    <w:rsid w:val="00B04909"/>
    <w:rsid w:val="00B1185A"/>
    <w:rsid w:val="00B129AF"/>
    <w:rsid w:val="00B14D6B"/>
    <w:rsid w:val="00B238D0"/>
    <w:rsid w:val="00B2489D"/>
    <w:rsid w:val="00B332A8"/>
    <w:rsid w:val="00B359AF"/>
    <w:rsid w:val="00B37ED2"/>
    <w:rsid w:val="00B434E5"/>
    <w:rsid w:val="00B46826"/>
    <w:rsid w:val="00B51482"/>
    <w:rsid w:val="00B51A3D"/>
    <w:rsid w:val="00B55B85"/>
    <w:rsid w:val="00B6087F"/>
    <w:rsid w:val="00B64461"/>
    <w:rsid w:val="00B64772"/>
    <w:rsid w:val="00B75646"/>
    <w:rsid w:val="00B77141"/>
    <w:rsid w:val="00B90408"/>
    <w:rsid w:val="00B905CC"/>
    <w:rsid w:val="00B91620"/>
    <w:rsid w:val="00B9454F"/>
    <w:rsid w:val="00B94E4B"/>
    <w:rsid w:val="00B96122"/>
    <w:rsid w:val="00B96A79"/>
    <w:rsid w:val="00B96B89"/>
    <w:rsid w:val="00B97626"/>
    <w:rsid w:val="00BA3E00"/>
    <w:rsid w:val="00BA5088"/>
    <w:rsid w:val="00BB0A72"/>
    <w:rsid w:val="00BB104E"/>
    <w:rsid w:val="00BB1061"/>
    <w:rsid w:val="00BB17C9"/>
    <w:rsid w:val="00BB1BF0"/>
    <w:rsid w:val="00BB2617"/>
    <w:rsid w:val="00BC39E1"/>
    <w:rsid w:val="00BC50A2"/>
    <w:rsid w:val="00BC6536"/>
    <w:rsid w:val="00BD0752"/>
    <w:rsid w:val="00BD183E"/>
    <w:rsid w:val="00BD31F1"/>
    <w:rsid w:val="00BE43F3"/>
    <w:rsid w:val="00BF2C77"/>
    <w:rsid w:val="00C1037B"/>
    <w:rsid w:val="00C1071F"/>
    <w:rsid w:val="00C10F62"/>
    <w:rsid w:val="00C11D02"/>
    <w:rsid w:val="00C1458B"/>
    <w:rsid w:val="00C21516"/>
    <w:rsid w:val="00C21C6E"/>
    <w:rsid w:val="00C271CC"/>
    <w:rsid w:val="00C33438"/>
    <w:rsid w:val="00C34438"/>
    <w:rsid w:val="00C42539"/>
    <w:rsid w:val="00C45077"/>
    <w:rsid w:val="00C4764B"/>
    <w:rsid w:val="00C54085"/>
    <w:rsid w:val="00C543C7"/>
    <w:rsid w:val="00C54A7A"/>
    <w:rsid w:val="00C55658"/>
    <w:rsid w:val="00C56835"/>
    <w:rsid w:val="00C5752A"/>
    <w:rsid w:val="00C648A0"/>
    <w:rsid w:val="00C6509E"/>
    <w:rsid w:val="00C67F49"/>
    <w:rsid w:val="00C70F5F"/>
    <w:rsid w:val="00C73061"/>
    <w:rsid w:val="00C7696E"/>
    <w:rsid w:val="00C771D0"/>
    <w:rsid w:val="00C84A5D"/>
    <w:rsid w:val="00C854E9"/>
    <w:rsid w:val="00C8721C"/>
    <w:rsid w:val="00C92A08"/>
    <w:rsid w:val="00C92F79"/>
    <w:rsid w:val="00CA38A8"/>
    <w:rsid w:val="00CA3BDC"/>
    <w:rsid w:val="00CA58C4"/>
    <w:rsid w:val="00CA7D85"/>
    <w:rsid w:val="00CA7E71"/>
    <w:rsid w:val="00CB2190"/>
    <w:rsid w:val="00CB2F2E"/>
    <w:rsid w:val="00CB5F7C"/>
    <w:rsid w:val="00CC5DA3"/>
    <w:rsid w:val="00CC7151"/>
    <w:rsid w:val="00CC7B83"/>
    <w:rsid w:val="00CD0402"/>
    <w:rsid w:val="00CD1C93"/>
    <w:rsid w:val="00CD2EA3"/>
    <w:rsid w:val="00CD424B"/>
    <w:rsid w:val="00CD5B19"/>
    <w:rsid w:val="00CD6327"/>
    <w:rsid w:val="00CD7F45"/>
    <w:rsid w:val="00CE2565"/>
    <w:rsid w:val="00CE5C77"/>
    <w:rsid w:val="00CE6A02"/>
    <w:rsid w:val="00CF120B"/>
    <w:rsid w:val="00CF146B"/>
    <w:rsid w:val="00CF3783"/>
    <w:rsid w:val="00CF58F8"/>
    <w:rsid w:val="00CF7DAC"/>
    <w:rsid w:val="00D0630D"/>
    <w:rsid w:val="00D126B2"/>
    <w:rsid w:val="00D152D7"/>
    <w:rsid w:val="00D17205"/>
    <w:rsid w:val="00D21B2F"/>
    <w:rsid w:val="00D261EB"/>
    <w:rsid w:val="00D35014"/>
    <w:rsid w:val="00D40C75"/>
    <w:rsid w:val="00D53A65"/>
    <w:rsid w:val="00D60DD5"/>
    <w:rsid w:val="00D6269C"/>
    <w:rsid w:val="00D70C93"/>
    <w:rsid w:val="00D71561"/>
    <w:rsid w:val="00D72EC1"/>
    <w:rsid w:val="00D73931"/>
    <w:rsid w:val="00D76229"/>
    <w:rsid w:val="00D8033C"/>
    <w:rsid w:val="00D82272"/>
    <w:rsid w:val="00D838CD"/>
    <w:rsid w:val="00D87259"/>
    <w:rsid w:val="00D92066"/>
    <w:rsid w:val="00D97D4A"/>
    <w:rsid w:val="00DA4796"/>
    <w:rsid w:val="00DA5447"/>
    <w:rsid w:val="00DA611F"/>
    <w:rsid w:val="00DA6EB4"/>
    <w:rsid w:val="00DB1DB1"/>
    <w:rsid w:val="00DB4867"/>
    <w:rsid w:val="00DB633C"/>
    <w:rsid w:val="00DC3909"/>
    <w:rsid w:val="00DC3D7B"/>
    <w:rsid w:val="00DC4569"/>
    <w:rsid w:val="00DD1BAB"/>
    <w:rsid w:val="00DD24A5"/>
    <w:rsid w:val="00DD4F11"/>
    <w:rsid w:val="00DD4F35"/>
    <w:rsid w:val="00DD74BF"/>
    <w:rsid w:val="00DE5B75"/>
    <w:rsid w:val="00DF0224"/>
    <w:rsid w:val="00DF7CF2"/>
    <w:rsid w:val="00E1008D"/>
    <w:rsid w:val="00E10D34"/>
    <w:rsid w:val="00E11B4D"/>
    <w:rsid w:val="00E15647"/>
    <w:rsid w:val="00E1718D"/>
    <w:rsid w:val="00E217A6"/>
    <w:rsid w:val="00E21804"/>
    <w:rsid w:val="00E235C0"/>
    <w:rsid w:val="00E334BF"/>
    <w:rsid w:val="00E379F9"/>
    <w:rsid w:val="00E37E7B"/>
    <w:rsid w:val="00E43624"/>
    <w:rsid w:val="00E44672"/>
    <w:rsid w:val="00E46FCC"/>
    <w:rsid w:val="00E5030B"/>
    <w:rsid w:val="00E513FB"/>
    <w:rsid w:val="00E55903"/>
    <w:rsid w:val="00E56600"/>
    <w:rsid w:val="00E5757A"/>
    <w:rsid w:val="00E6259F"/>
    <w:rsid w:val="00E71191"/>
    <w:rsid w:val="00E728C6"/>
    <w:rsid w:val="00E72C53"/>
    <w:rsid w:val="00E758C5"/>
    <w:rsid w:val="00E768BF"/>
    <w:rsid w:val="00E8269F"/>
    <w:rsid w:val="00E8312C"/>
    <w:rsid w:val="00E8344B"/>
    <w:rsid w:val="00E84A5E"/>
    <w:rsid w:val="00E84B06"/>
    <w:rsid w:val="00E84C58"/>
    <w:rsid w:val="00E861E6"/>
    <w:rsid w:val="00E916F6"/>
    <w:rsid w:val="00EA3B97"/>
    <w:rsid w:val="00EA4264"/>
    <w:rsid w:val="00EA527E"/>
    <w:rsid w:val="00EA573E"/>
    <w:rsid w:val="00EA6434"/>
    <w:rsid w:val="00EA68E0"/>
    <w:rsid w:val="00EB0154"/>
    <w:rsid w:val="00EB288A"/>
    <w:rsid w:val="00EB3EB5"/>
    <w:rsid w:val="00EC0778"/>
    <w:rsid w:val="00EC08EF"/>
    <w:rsid w:val="00EC2B4C"/>
    <w:rsid w:val="00EC3A53"/>
    <w:rsid w:val="00ED0130"/>
    <w:rsid w:val="00ED1C4C"/>
    <w:rsid w:val="00ED79E7"/>
    <w:rsid w:val="00EE0BF4"/>
    <w:rsid w:val="00EE4322"/>
    <w:rsid w:val="00EE4854"/>
    <w:rsid w:val="00EE5799"/>
    <w:rsid w:val="00EE5FF1"/>
    <w:rsid w:val="00EE6306"/>
    <w:rsid w:val="00EE72EF"/>
    <w:rsid w:val="00EE755E"/>
    <w:rsid w:val="00EF1A52"/>
    <w:rsid w:val="00EF248D"/>
    <w:rsid w:val="00F0151B"/>
    <w:rsid w:val="00F022F0"/>
    <w:rsid w:val="00F03578"/>
    <w:rsid w:val="00F04D3C"/>
    <w:rsid w:val="00F066E9"/>
    <w:rsid w:val="00F13057"/>
    <w:rsid w:val="00F1471C"/>
    <w:rsid w:val="00F17019"/>
    <w:rsid w:val="00F1777B"/>
    <w:rsid w:val="00F214BA"/>
    <w:rsid w:val="00F24056"/>
    <w:rsid w:val="00F248DD"/>
    <w:rsid w:val="00F259EA"/>
    <w:rsid w:val="00F272E0"/>
    <w:rsid w:val="00F27705"/>
    <w:rsid w:val="00F31D5D"/>
    <w:rsid w:val="00F31F0A"/>
    <w:rsid w:val="00F32398"/>
    <w:rsid w:val="00F32C82"/>
    <w:rsid w:val="00F3444B"/>
    <w:rsid w:val="00F34B34"/>
    <w:rsid w:val="00F37749"/>
    <w:rsid w:val="00F377CB"/>
    <w:rsid w:val="00F40B30"/>
    <w:rsid w:val="00F40E29"/>
    <w:rsid w:val="00F41747"/>
    <w:rsid w:val="00F41A7D"/>
    <w:rsid w:val="00F4467A"/>
    <w:rsid w:val="00F46588"/>
    <w:rsid w:val="00F5126E"/>
    <w:rsid w:val="00F53229"/>
    <w:rsid w:val="00F551AA"/>
    <w:rsid w:val="00F5763E"/>
    <w:rsid w:val="00F64058"/>
    <w:rsid w:val="00F6475D"/>
    <w:rsid w:val="00F75613"/>
    <w:rsid w:val="00F75C12"/>
    <w:rsid w:val="00F7608E"/>
    <w:rsid w:val="00F805ED"/>
    <w:rsid w:val="00F80908"/>
    <w:rsid w:val="00F84922"/>
    <w:rsid w:val="00F90088"/>
    <w:rsid w:val="00F94E49"/>
    <w:rsid w:val="00F95400"/>
    <w:rsid w:val="00F959BC"/>
    <w:rsid w:val="00F96969"/>
    <w:rsid w:val="00FA16D8"/>
    <w:rsid w:val="00FA2DE5"/>
    <w:rsid w:val="00FA3222"/>
    <w:rsid w:val="00FA6552"/>
    <w:rsid w:val="00FA7B0A"/>
    <w:rsid w:val="00FB4302"/>
    <w:rsid w:val="00FB64C4"/>
    <w:rsid w:val="00FB73BE"/>
    <w:rsid w:val="00FB7B5D"/>
    <w:rsid w:val="00FC1A9F"/>
    <w:rsid w:val="00FD0B21"/>
    <w:rsid w:val="00FD54E3"/>
    <w:rsid w:val="00FD77E1"/>
    <w:rsid w:val="00FD7EFB"/>
    <w:rsid w:val="00FE30F3"/>
    <w:rsid w:val="00FE46F2"/>
    <w:rsid w:val="00FE534B"/>
    <w:rsid w:val="00FE5B49"/>
    <w:rsid w:val="00FF0C60"/>
    <w:rsid w:val="00FF51B4"/>
    <w:rsid w:val="00FF65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5:docId w15:val="{1F43FE6A-1A83-440E-B6E7-55531CD5FB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D5726"/>
    <w:pPr>
      <w:spacing w:line="480" w:lineRule="auto"/>
      <w:jc w:val="both"/>
    </w:pPr>
    <w:rPr>
      <w:lang w:val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27268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000000" w:themeColor="text1"/>
      <w:sz w:val="36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36384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b/>
      <w:color w:val="000000" w:themeColor="text1"/>
      <w:sz w:val="32"/>
      <w:szCs w:val="26"/>
    </w:rPr>
  </w:style>
  <w:style w:type="paragraph" w:styleId="Titre3">
    <w:name w:val="heading 3"/>
    <w:basedOn w:val="Titre2"/>
    <w:next w:val="Normal"/>
    <w:link w:val="Titre3Car"/>
    <w:uiPriority w:val="9"/>
    <w:unhideWhenUsed/>
    <w:qFormat/>
    <w:rsid w:val="00B90408"/>
    <w:pPr>
      <w:spacing w:before="200"/>
      <w:outlineLvl w:val="2"/>
    </w:pPr>
    <w:rPr>
      <w:bCs/>
      <w:sz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27268B"/>
    <w:rPr>
      <w:rFonts w:asciiTheme="majorHAnsi" w:eastAsiaTheme="majorEastAsia" w:hAnsiTheme="majorHAnsi" w:cstheme="majorBidi"/>
      <w:b/>
      <w:color w:val="000000" w:themeColor="text1"/>
      <w:sz w:val="36"/>
      <w:szCs w:val="32"/>
      <w:lang w:val="en-US"/>
    </w:rPr>
  </w:style>
  <w:style w:type="character" w:customStyle="1" w:styleId="Titre2Car">
    <w:name w:val="Titre 2 Car"/>
    <w:basedOn w:val="Policepardfaut"/>
    <w:link w:val="Titre2"/>
    <w:uiPriority w:val="9"/>
    <w:rsid w:val="0036384B"/>
    <w:rPr>
      <w:rFonts w:asciiTheme="majorHAnsi" w:eastAsiaTheme="majorEastAsia" w:hAnsiTheme="majorHAnsi" w:cstheme="majorBidi"/>
      <w:b/>
      <w:color w:val="000000" w:themeColor="text1"/>
      <w:sz w:val="32"/>
      <w:szCs w:val="26"/>
      <w:lang w:val="en-US"/>
    </w:rPr>
  </w:style>
  <w:style w:type="paragraph" w:styleId="NormalWeb">
    <w:name w:val="Normal (Web)"/>
    <w:basedOn w:val="Normal"/>
    <w:uiPriority w:val="99"/>
    <w:semiHidden/>
    <w:unhideWhenUsed/>
    <w:rsid w:val="00402C66"/>
    <w:pPr>
      <w:spacing w:before="100" w:beforeAutospacing="1" w:after="100" w:afterAutospacing="1"/>
    </w:pPr>
    <w:rPr>
      <w:rFonts w:ascii="Times New Roman" w:hAnsi="Times New Roman" w:cs="Times New Roman"/>
      <w:lang w:eastAsia="ja-JP"/>
    </w:rPr>
  </w:style>
  <w:style w:type="paragraph" w:styleId="Pieddepage">
    <w:name w:val="footer"/>
    <w:basedOn w:val="Normal"/>
    <w:link w:val="PieddepageCar"/>
    <w:uiPriority w:val="99"/>
    <w:unhideWhenUsed/>
    <w:rsid w:val="0069476A"/>
    <w:pPr>
      <w:tabs>
        <w:tab w:val="center" w:pos="4680"/>
        <w:tab w:val="right" w:pos="9360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9476A"/>
    <w:rPr>
      <w:lang w:val="en-US"/>
    </w:rPr>
  </w:style>
  <w:style w:type="character" w:styleId="Numrodepage">
    <w:name w:val="page number"/>
    <w:basedOn w:val="Policepardfaut"/>
    <w:uiPriority w:val="99"/>
    <w:semiHidden/>
    <w:unhideWhenUsed/>
    <w:rsid w:val="0069476A"/>
  </w:style>
  <w:style w:type="character" w:styleId="Numrodeligne">
    <w:name w:val="line number"/>
    <w:basedOn w:val="Policepardfaut"/>
    <w:uiPriority w:val="99"/>
    <w:semiHidden/>
    <w:unhideWhenUsed/>
    <w:rsid w:val="0069476A"/>
  </w:style>
  <w:style w:type="paragraph" w:customStyle="1" w:styleId="p1">
    <w:name w:val="p1"/>
    <w:basedOn w:val="Normal"/>
    <w:rsid w:val="001973B8"/>
    <w:pPr>
      <w:spacing w:line="240" w:lineRule="auto"/>
      <w:jc w:val="left"/>
    </w:pPr>
    <w:rPr>
      <w:rFonts w:ascii="Arial" w:hAnsi="Arial" w:cs="Arial"/>
      <w:color w:val="323333"/>
      <w:sz w:val="20"/>
      <w:szCs w:val="20"/>
      <w:lang w:eastAsia="ja-JP"/>
    </w:rPr>
  </w:style>
  <w:style w:type="character" w:customStyle="1" w:styleId="s2">
    <w:name w:val="s2"/>
    <w:basedOn w:val="Policepardfaut"/>
    <w:rsid w:val="001973B8"/>
    <w:rPr>
      <w:color w:val="3C63AF"/>
    </w:rPr>
  </w:style>
  <w:style w:type="character" w:customStyle="1" w:styleId="s1">
    <w:name w:val="s1"/>
    <w:basedOn w:val="Policepardfaut"/>
    <w:rsid w:val="001973B8"/>
  </w:style>
  <w:style w:type="character" w:customStyle="1" w:styleId="s3">
    <w:name w:val="s3"/>
    <w:basedOn w:val="Policepardfaut"/>
    <w:rsid w:val="00CE6A02"/>
  </w:style>
  <w:style w:type="paragraph" w:styleId="Paragraphedeliste">
    <w:name w:val="List Paragraph"/>
    <w:basedOn w:val="Normal"/>
    <w:uiPriority w:val="34"/>
    <w:qFormat/>
    <w:rsid w:val="00F551AA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F551AA"/>
    <w:rPr>
      <w:color w:val="0000FF" w:themeColor="hyperlink"/>
      <w:u w:val="singl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8492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84922"/>
    <w:rPr>
      <w:rFonts w:ascii="Tahoma" w:hAnsi="Tahoma" w:cs="Tahoma"/>
      <w:sz w:val="16"/>
      <w:szCs w:val="16"/>
      <w:lang w:val="en-US"/>
    </w:rPr>
  </w:style>
  <w:style w:type="table" w:styleId="Grilledutableau">
    <w:name w:val="Table Grid"/>
    <w:basedOn w:val="TableauNormal"/>
    <w:uiPriority w:val="59"/>
    <w:rsid w:val="00CC5DA3"/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tedefin">
    <w:name w:val="endnote text"/>
    <w:basedOn w:val="Normal"/>
    <w:link w:val="NotedefinCar"/>
    <w:uiPriority w:val="99"/>
    <w:unhideWhenUsed/>
    <w:rsid w:val="00CC5DA3"/>
    <w:pPr>
      <w:spacing w:line="240" w:lineRule="auto"/>
      <w:jc w:val="left"/>
    </w:pPr>
    <w:rPr>
      <w:lang w:val="fr-FR" w:eastAsia="en-US"/>
    </w:rPr>
  </w:style>
  <w:style w:type="character" w:customStyle="1" w:styleId="NotedefinCar">
    <w:name w:val="Note de fin Car"/>
    <w:basedOn w:val="Policepardfaut"/>
    <w:link w:val="Notedefin"/>
    <w:uiPriority w:val="99"/>
    <w:rsid w:val="00CC5DA3"/>
    <w:rPr>
      <w:lang w:eastAsia="en-US"/>
    </w:rPr>
  </w:style>
  <w:style w:type="character" w:styleId="Appeldenotedefin">
    <w:name w:val="endnote reference"/>
    <w:basedOn w:val="Policepardfaut"/>
    <w:uiPriority w:val="99"/>
    <w:unhideWhenUsed/>
    <w:rsid w:val="00CC5DA3"/>
    <w:rPr>
      <w:vertAlign w:val="superscript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CC5DA3"/>
    <w:pPr>
      <w:spacing w:before="480" w:line="276" w:lineRule="auto"/>
      <w:jc w:val="left"/>
      <w:outlineLvl w:val="9"/>
    </w:pPr>
    <w:rPr>
      <w:bCs/>
      <w:color w:val="365F91" w:themeColor="accent1" w:themeShade="BF"/>
      <w:sz w:val="28"/>
      <w:szCs w:val="28"/>
      <w:lang w:eastAsia="en-US"/>
    </w:rPr>
  </w:style>
  <w:style w:type="paragraph" w:styleId="TM2">
    <w:name w:val="toc 2"/>
    <w:basedOn w:val="Normal"/>
    <w:next w:val="Normal"/>
    <w:autoRedefine/>
    <w:uiPriority w:val="39"/>
    <w:unhideWhenUsed/>
    <w:rsid w:val="00CC5DA3"/>
    <w:pPr>
      <w:spacing w:line="240" w:lineRule="auto"/>
      <w:ind w:left="240"/>
      <w:jc w:val="left"/>
    </w:pPr>
    <w:rPr>
      <w:i/>
      <w:sz w:val="22"/>
      <w:szCs w:val="22"/>
      <w:lang w:val="fr-FR" w:eastAsia="en-US"/>
    </w:rPr>
  </w:style>
  <w:style w:type="paragraph" w:styleId="TM1">
    <w:name w:val="toc 1"/>
    <w:basedOn w:val="Normal"/>
    <w:next w:val="Normal"/>
    <w:autoRedefine/>
    <w:uiPriority w:val="39"/>
    <w:unhideWhenUsed/>
    <w:rsid w:val="00CC5DA3"/>
    <w:pPr>
      <w:spacing w:before="120" w:line="240" w:lineRule="auto"/>
      <w:jc w:val="left"/>
    </w:pPr>
    <w:rPr>
      <w:b/>
      <w:sz w:val="22"/>
      <w:szCs w:val="22"/>
      <w:lang w:val="fr-FR" w:eastAsia="en-US"/>
    </w:rPr>
  </w:style>
  <w:style w:type="paragraph" w:styleId="TM3">
    <w:name w:val="toc 3"/>
    <w:basedOn w:val="Normal"/>
    <w:next w:val="Normal"/>
    <w:autoRedefine/>
    <w:uiPriority w:val="39"/>
    <w:unhideWhenUsed/>
    <w:rsid w:val="00CC5DA3"/>
    <w:pPr>
      <w:spacing w:line="240" w:lineRule="auto"/>
      <w:ind w:left="480"/>
      <w:jc w:val="left"/>
    </w:pPr>
    <w:rPr>
      <w:sz w:val="22"/>
      <w:szCs w:val="22"/>
      <w:lang w:val="fr-FR" w:eastAsia="en-US"/>
    </w:rPr>
  </w:style>
  <w:style w:type="paragraph" w:styleId="TM4">
    <w:name w:val="toc 4"/>
    <w:basedOn w:val="Normal"/>
    <w:next w:val="Normal"/>
    <w:autoRedefine/>
    <w:uiPriority w:val="39"/>
    <w:semiHidden/>
    <w:unhideWhenUsed/>
    <w:rsid w:val="00CC5DA3"/>
    <w:pPr>
      <w:spacing w:line="240" w:lineRule="auto"/>
      <w:ind w:left="720"/>
      <w:jc w:val="left"/>
    </w:pPr>
    <w:rPr>
      <w:sz w:val="20"/>
      <w:szCs w:val="20"/>
      <w:lang w:val="fr-FR" w:eastAsia="en-US"/>
    </w:rPr>
  </w:style>
  <w:style w:type="paragraph" w:styleId="TM5">
    <w:name w:val="toc 5"/>
    <w:basedOn w:val="Normal"/>
    <w:next w:val="Normal"/>
    <w:autoRedefine/>
    <w:uiPriority w:val="39"/>
    <w:semiHidden/>
    <w:unhideWhenUsed/>
    <w:rsid w:val="00CC5DA3"/>
    <w:pPr>
      <w:spacing w:line="240" w:lineRule="auto"/>
      <w:ind w:left="960"/>
      <w:jc w:val="left"/>
    </w:pPr>
    <w:rPr>
      <w:sz w:val="20"/>
      <w:szCs w:val="20"/>
      <w:lang w:val="fr-FR" w:eastAsia="en-US"/>
    </w:rPr>
  </w:style>
  <w:style w:type="paragraph" w:styleId="TM6">
    <w:name w:val="toc 6"/>
    <w:basedOn w:val="Normal"/>
    <w:next w:val="Normal"/>
    <w:autoRedefine/>
    <w:uiPriority w:val="39"/>
    <w:semiHidden/>
    <w:unhideWhenUsed/>
    <w:rsid w:val="00CC5DA3"/>
    <w:pPr>
      <w:spacing w:line="240" w:lineRule="auto"/>
      <w:ind w:left="1200"/>
      <w:jc w:val="left"/>
    </w:pPr>
    <w:rPr>
      <w:sz w:val="20"/>
      <w:szCs w:val="20"/>
      <w:lang w:val="fr-FR" w:eastAsia="en-US"/>
    </w:rPr>
  </w:style>
  <w:style w:type="paragraph" w:styleId="TM7">
    <w:name w:val="toc 7"/>
    <w:basedOn w:val="Normal"/>
    <w:next w:val="Normal"/>
    <w:autoRedefine/>
    <w:uiPriority w:val="39"/>
    <w:semiHidden/>
    <w:unhideWhenUsed/>
    <w:rsid w:val="00CC5DA3"/>
    <w:pPr>
      <w:spacing w:line="240" w:lineRule="auto"/>
      <w:ind w:left="1440"/>
      <w:jc w:val="left"/>
    </w:pPr>
    <w:rPr>
      <w:sz w:val="20"/>
      <w:szCs w:val="20"/>
      <w:lang w:val="fr-FR" w:eastAsia="en-US"/>
    </w:rPr>
  </w:style>
  <w:style w:type="paragraph" w:styleId="TM8">
    <w:name w:val="toc 8"/>
    <w:basedOn w:val="Normal"/>
    <w:next w:val="Normal"/>
    <w:autoRedefine/>
    <w:uiPriority w:val="39"/>
    <w:semiHidden/>
    <w:unhideWhenUsed/>
    <w:rsid w:val="00CC5DA3"/>
    <w:pPr>
      <w:spacing w:line="240" w:lineRule="auto"/>
      <w:ind w:left="1680"/>
      <w:jc w:val="left"/>
    </w:pPr>
    <w:rPr>
      <w:sz w:val="20"/>
      <w:szCs w:val="20"/>
      <w:lang w:val="fr-FR" w:eastAsia="en-US"/>
    </w:rPr>
  </w:style>
  <w:style w:type="paragraph" w:styleId="TM9">
    <w:name w:val="toc 9"/>
    <w:basedOn w:val="Normal"/>
    <w:next w:val="Normal"/>
    <w:autoRedefine/>
    <w:uiPriority w:val="39"/>
    <w:semiHidden/>
    <w:unhideWhenUsed/>
    <w:rsid w:val="00CC5DA3"/>
    <w:pPr>
      <w:spacing w:line="240" w:lineRule="auto"/>
      <w:ind w:left="1920"/>
      <w:jc w:val="left"/>
    </w:pPr>
    <w:rPr>
      <w:sz w:val="20"/>
      <w:szCs w:val="20"/>
      <w:lang w:val="fr-FR" w:eastAsia="en-US"/>
    </w:rPr>
  </w:style>
  <w:style w:type="paragraph" w:styleId="Notedebasdepage">
    <w:name w:val="footnote text"/>
    <w:basedOn w:val="Normal"/>
    <w:link w:val="NotedebasdepageCar"/>
    <w:uiPriority w:val="99"/>
    <w:unhideWhenUsed/>
    <w:rsid w:val="00CC5DA3"/>
    <w:pPr>
      <w:spacing w:line="240" w:lineRule="auto"/>
      <w:jc w:val="left"/>
    </w:pPr>
    <w:rPr>
      <w:lang w:val="fr-FR" w:eastAsia="en-US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CC5DA3"/>
    <w:rPr>
      <w:lang w:eastAsia="en-US"/>
    </w:rPr>
  </w:style>
  <w:style w:type="character" w:styleId="Appelnotedebasdep">
    <w:name w:val="footnote reference"/>
    <w:basedOn w:val="Policepardfaut"/>
    <w:uiPriority w:val="99"/>
    <w:unhideWhenUsed/>
    <w:rsid w:val="00CC5DA3"/>
    <w:rPr>
      <w:vertAlign w:val="superscript"/>
    </w:rPr>
  </w:style>
  <w:style w:type="paragraph" w:styleId="En-tte">
    <w:name w:val="header"/>
    <w:basedOn w:val="Normal"/>
    <w:link w:val="En-tteCar"/>
    <w:uiPriority w:val="99"/>
    <w:unhideWhenUsed/>
    <w:rsid w:val="00CC5DA3"/>
    <w:pPr>
      <w:tabs>
        <w:tab w:val="center" w:pos="4153"/>
        <w:tab w:val="right" w:pos="8306"/>
      </w:tabs>
      <w:spacing w:line="240" w:lineRule="auto"/>
      <w:jc w:val="left"/>
    </w:pPr>
    <w:rPr>
      <w:lang w:val="fr-FR" w:eastAsia="en-US"/>
    </w:rPr>
  </w:style>
  <w:style w:type="character" w:customStyle="1" w:styleId="En-tteCar">
    <w:name w:val="En-tête Car"/>
    <w:basedOn w:val="Policepardfaut"/>
    <w:link w:val="En-tte"/>
    <w:uiPriority w:val="99"/>
    <w:rsid w:val="00CC5DA3"/>
    <w:rPr>
      <w:lang w:eastAsia="en-US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CC5DA3"/>
    <w:pPr>
      <w:spacing w:line="240" w:lineRule="auto"/>
      <w:jc w:val="left"/>
    </w:pPr>
    <w:rPr>
      <w:sz w:val="20"/>
      <w:szCs w:val="20"/>
      <w:lang w:val="fr-FR" w:eastAsia="en-US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CC5DA3"/>
    <w:rPr>
      <w:sz w:val="20"/>
      <w:szCs w:val="20"/>
      <w:lang w:eastAsia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CC5DA3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CC5DA3"/>
    <w:rPr>
      <w:b/>
      <w:bCs/>
      <w:sz w:val="20"/>
      <w:szCs w:val="20"/>
      <w:lang w:eastAsia="en-US"/>
    </w:rPr>
  </w:style>
  <w:style w:type="paragraph" w:styleId="Rvision">
    <w:name w:val="Revision"/>
    <w:hidden/>
    <w:uiPriority w:val="99"/>
    <w:semiHidden/>
    <w:rsid w:val="00CC5DA3"/>
    <w:rPr>
      <w:lang w:eastAsia="en-US"/>
    </w:rPr>
  </w:style>
  <w:style w:type="paragraph" w:styleId="Titre">
    <w:name w:val="Title"/>
    <w:basedOn w:val="Normal"/>
    <w:next w:val="Normal"/>
    <w:link w:val="TitreCar"/>
    <w:uiPriority w:val="10"/>
    <w:qFormat/>
    <w:rsid w:val="00CC5DA3"/>
    <w:pPr>
      <w:pBdr>
        <w:bottom w:val="single" w:sz="8" w:space="4" w:color="4F81BD" w:themeColor="accent1"/>
      </w:pBdr>
      <w:spacing w:after="300" w:line="240" w:lineRule="auto"/>
      <w:contextualSpacing/>
      <w:jc w:val="left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fr-FR" w:eastAsia="en-US"/>
    </w:rPr>
  </w:style>
  <w:style w:type="character" w:customStyle="1" w:styleId="TitreCar">
    <w:name w:val="Titre Car"/>
    <w:basedOn w:val="Policepardfaut"/>
    <w:link w:val="Titre"/>
    <w:uiPriority w:val="10"/>
    <w:rsid w:val="00CC5DA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eastAsia="en-US"/>
    </w:rPr>
  </w:style>
  <w:style w:type="character" w:customStyle="1" w:styleId="jrnl">
    <w:name w:val="jrnl"/>
    <w:basedOn w:val="Policepardfaut"/>
    <w:rsid w:val="00CC5DA3"/>
  </w:style>
  <w:style w:type="paragraph" w:customStyle="1" w:styleId="EndNoteBibliographyTitle">
    <w:name w:val="EndNote Bibliography Title"/>
    <w:basedOn w:val="Normal"/>
    <w:rsid w:val="008646E3"/>
    <w:pPr>
      <w:jc w:val="left"/>
    </w:pPr>
    <w:rPr>
      <w:rFonts w:ascii="Calibri" w:hAnsi="Calibri" w:cs="Times New Roman"/>
      <w:b/>
      <w:sz w:val="22"/>
      <w:lang w:eastAsia="en-US"/>
    </w:rPr>
  </w:style>
  <w:style w:type="paragraph" w:customStyle="1" w:styleId="EndNoteBibliography">
    <w:name w:val="EndNote Bibliography"/>
    <w:basedOn w:val="Normal"/>
    <w:rsid w:val="008646E3"/>
    <w:pPr>
      <w:tabs>
        <w:tab w:val="left" w:pos="567"/>
      </w:tabs>
      <w:ind w:left="426" w:hanging="426"/>
      <w:jc w:val="left"/>
    </w:pPr>
    <w:rPr>
      <w:rFonts w:ascii="Calibri" w:hAnsi="Calibri" w:cs="Times New Roman"/>
      <w:noProof/>
      <w:sz w:val="22"/>
      <w:lang w:eastAsia="en-US"/>
    </w:rPr>
  </w:style>
  <w:style w:type="table" w:customStyle="1" w:styleId="Tableausimple21">
    <w:name w:val="Tableau simple 21"/>
    <w:basedOn w:val="TableauNormal"/>
    <w:uiPriority w:val="42"/>
    <w:rsid w:val="00CC5DA3"/>
    <w:rPr>
      <w:lang w:val="en-US" w:eastAsia="ja-JP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Titre3Car">
    <w:name w:val="Titre 3 Car"/>
    <w:basedOn w:val="Policepardfaut"/>
    <w:link w:val="Titre3"/>
    <w:uiPriority w:val="9"/>
    <w:rsid w:val="00B90408"/>
    <w:rPr>
      <w:rFonts w:asciiTheme="majorHAnsi" w:eastAsiaTheme="majorEastAsia" w:hAnsiTheme="majorHAnsi" w:cstheme="majorBidi"/>
      <w:b/>
      <w:bCs/>
      <w:color w:val="000000" w:themeColor="text1"/>
      <w:sz w:val="28"/>
      <w:szCs w:val="26"/>
      <w:lang w:val="en-US"/>
    </w:rPr>
  </w:style>
  <w:style w:type="paragraph" w:styleId="Corpsdetexte">
    <w:name w:val="Body Text"/>
    <w:basedOn w:val="Normal"/>
    <w:link w:val="CorpsdetexteCar"/>
    <w:uiPriority w:val="99"/>
    <w:unhideWhenUsed/>
    <w:qFormat/>
    <w:rsid w:val="006A226E"/>
    <w:pPr>
      <w:spacing w:after="120"/>
    </w:pPr>
    <w:rPr>
      <w:rFonts w:ascii="Calibri" w:hAnsi="Calibri"/>
      <w:sz w:val="22"/>
      <w:lang w:eastAsia="en-US"/>
    </w:rPr>
  </w:style>
  <w:style w:type="character" w:customStyle="1" w:styleId="CorpsdetexteCar">
    <w:name w:val="Corps de texte Car"/>
    <w:basedOn w:val="Policepardfaut"/>
    <w:link w:val="Corpsdetexte"/>
    <w:uiPriority w:val="99"/>
    <w:rsid w:val="006A226E"/>
    <w:rPr>
      <w:rFonts w:ascii="Calibri" w:hAnsi="Calibri"/>
      <w:sz w:val="22"/>
      <w:lang w:val="en-US" w:eastAsia="en-US"/>
    </w:rPr>
  </w:style>
  <w:style w:type="paragraph" w:customStyle="1" w:styleId="Default">
    <w:name w:val="Default"/>
    <w:rsid w:val="0034369B"/>
    <w:pPr>
      <w:autoSpaceDE w:val="0"/>
      <w:autoSpaceDN w:val="0"/>
      <w:adjustRightInd w:val="0"/>
    </w:pPr>
    <w:rPr>
      <w:rFonts w:ascii="Univers LT Std" w:eastAsiaTheme="minorHAnsi" w:hAnsi="Univers LT Std" w:cs="Univers LT Std"/>
      <w:color w:val="000000"/>
      <w:lang w:val="fr-CH" w:eastAsia="en-US"/>
    </w:rPr>
  </w:style>
  <w:style w:type="character" w:styleId="Marquedecommentaire">
    <w:name w:val="annotation reference"/>
    <w:basedOn w:val="Policepardfaut"/>
    <w:uiPriority w:val="99"/>
    <w:semiHidden/>
    <w:unhideWhenUsed/>
    <w:rsid w:val="002018D9"/>
    <w:rPr>
      <w:sz w:val="16"/>
      <w:szCs w:val="16"/>
    </w:rPr>
  </w:style>
  <w:style w:type="character" w:styleId="Accentuation">
    <w:name w:val="Emphasis"/>
    <w:basedOn w:val="Policepardfaut"/>
    <w:uiPriority w:val="20"/>
    <w:qFormat/>
    <w:rsid w:val="003B12D1"/>
    <w:rPr>
      <w:i/>
      <w:iCs/>
    </w:rPr>
  </w:style>
  <w:style w:type="paragraph" w:styleId="Lgende">
    <w:name w:val="caption"/>
    <w:basedOn w:val="Normal"/>
    <w:next w:val="Normal"/>
    <w:uiPriority w:val="35"/>
    <w:unhideWhenUsed/>
    <w:qFormat/>
    <w:rsid w:val="007540E3"/>
    <w:pPr>
      <w:spacing w:after="200"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83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96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72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8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5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4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74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931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96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505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5366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9861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300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A05C064-BB97-4B4B-A701-F4459C06D0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24</Words>
  <Characters>5634</Characters>
  <Application>Microsoft Office Word</Application>
  <DocSecurity>0</DocSecurity>
  <Lines>46</Lines>
  <Paragraphs>13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ome</Company>
  <LinksUpToDate>false</LinksUpToDate>
  <CharactersWithSpaces>6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erre-Olivier Bridevaux</dc:creator>
  <cp:lastModifiedBy>Arditi Chantal</cp:lastModifiedBy>
  <cp:revision>13</cp:revision>
  <cp:lastPrinted>2017-03-23T10:37:00Z</cp:lastPrinted>
  <dcterms:created xsi:type="dcterms:W3CDTF">2017-03-23T14:21:00Z</dcterms:created>
  <dcterms:modified xsi:type="dcterms:W3CDTF">2018-02-08T15:41:00Z</dcterms:modified>
</cp:coreProperties>
</file>